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63257" w14:textId="2FB48C2B" w:rsidR="00FA6493" w:rsidRPr="002268E0" w:rsidRDefault="00982EBC" w:rsidP="002268E0">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 xml:space="preserve">A. </w:t>
      </w:r>
      <w:r w:rsidR="00FA6493" w:rsidRPr="002268E0">
        <w:rPr>
          <w:rFonts w:ascii="Calibri" w:hAnsi="Calibri" w:cs="Calibri"/>
          <w:b/>
          <w:bCs/>
          <w:color w:val="000000" w:themeColor="text1"/>
          <w:sz w:val="24"/>
          <w:szCs w:val="24"/>
        </w:rPr>
        <w:t>Title</w:t>
      </w:r>
      <w:r w:rsidRPr="002268E0">
        <w:rPr>
          <w:rFonts w:ascii="Calibri" w:hAnsi="Calibri" w:cs="Calibri"/>
          <w:b/>
          <w:bCs/>
          <w:color w:val="000000" w:themeColor="text1"/>
          <w:sz w:val="24"/>
          <w:szCs w:val="24"/>
        </w:rPr>
        <w:t xml:space="preserve"> of the Study</w:t>
      </w:r>
    </w:p>
    <w:p w14:paraId="4C45E9A1" w14:textId="64CBEE1B" w:rsidR="00FA6493" w:rsidRPr="00CA4911" w:rsidRDefault="00FA6493" w:rsidP="00982EBC">
      <w:pPr>
        <w:spacing w:line="480" w:lineRule="auto"/>
        <w:jc w:val="both"/>
      </w:pPr>
      <w:r w:rsidRPr="00982EBC">
        <w:rPr>
          <w:highlight w:val="yellow"/>
          <w:rPrChange w:id="0" w:author="Kathryn Ramsey" w:date="2024-01-05T07:52:00Z">
            <w:rPr/>
          </w:rPrChange>
        </w:rPr>
        <w:t xml:space="preserve">Exploring the </w:t>
      </w:r>
      <w:ins w:id="1" w:author="Kira Bernabe" w:date="2024-01-05T15:26:00Z">
        <w:r w:rsidR="00244ED7">
          <w:rPr>
            <w:highlight w:val="yellow"/>
          </w:rPr>
          <w:t xml:space="preserve">molecular mechanisms </w:t>
        </w:r>
      </w:ins>
      <w:del w:id="2" w:author="Kira Bernabe" w:date="2024-01-05T15:26:00Z">
        <w:r w:rsidRPr="00982EBC" w:rsidDel="00244ED7">
          <w:rPr>
            <w:highlight w:val="yellow"/>
            <w:rPrChange w:id="3" w:author="Kathryn Ramsey" w:date="2024-01-05T07:52:00Z">
              <w:rPr/>
            </w:rPrChange>
          </w:rPr>
          <w:delText xml:space="preserve">role </w:delText>
        </w:r>
      </w:del>
      <w:r w:rsidRPr="00982EBC">
        <w:rPr>
          <w:highlight w:val="yellow"/>
          <w:rPrChange w:id="4" w:author="Kathryn Ramsey" w:date="2024-01-05T07:52:00Z">
            <w:rPr/>
          </w:rPrChange>
        </w:rPr>
        <w:t xml:space="preserve">of bS21 in bacterial </w:t>
      </w:r>
      <w:ins w:id="5" w:author="Kira Bernabe" w:date="2024-01-05T15:27:00Z">
        <w:r w:rsidR="00244ED7">
          <w:rPr>
            <w:highlight w:val="yellow"/>
          </w:rPr>
          <w:t>pathogens</w:t>
        </w:r>
      </w:ins>
    </w:p>
    <w:p w14:paraId="63C02C19" w14:textId="5399B692" w:rsidR="00B924C5" w:rsidRPr="002268E0" w:rsidRDefault="00982EBC" w:rsidP="002268E0">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 xml:space="preserve">B. </w:t>
      </w:r>
      <w:r w:rsidR="00B924C5" w:rsidRPr="002268E0">
        <w:rPr>
          <w:rFonts w:ascii="Calibri" w:hAnsi="Calibri" w:cs="Calibri"/>
          <w:b/>
          <w:bCs/>
          <w:color w:val="000000" w:themeColor="text1"/>
          <w:sz w:val="24"/>
          <w:szCs w:val="24"/>
        </w:rPr>
        <w:t>Statement of the Problem</w:t>
      </w:r>
    </w:p>
    <w:p w14:paraId="5E689D03" w14:textId="73F87ACF" w:rsidR="00B924C5" w:rsidRDefault="00B924C5" w:rsidP="00982EBC">
      <w:pPr>
        <w:spacing w:line="480" w:lineRule="auto"/>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Although both organisms are pathogens, manipulation of bS21 results in different phenotypes in each species. In</w:t>
      </w:r>
      <w:r w:rsidR="004C1119">
        <w:t xml:space="preserve"> the Gram-negative intracellular pathogen</w:t>
      </w:r>
      <w:r>
        <w:t xml:space="preserve"> </w:t>
      </w:r>
      <w:r w:rsidRPr="00EE6DC6">
        <w:rPr>
          <w:i/>
          <w:iCs/>
        </w:rPr>
        <w:t>F</w:t>
      </w:r>
      <w:r>
        <w:rPr>
          <w:i/>
          <w:iCs/>
        </w:rPr>
        <w:t>. tularensis</w:t>
      </w:r>
      <w:r>
        <w:t xml:space="preserve">, </w:t>
      </w:r>
      <w:r w:rsidR="004C1119">
        <w:t xml:space="preserve">which encodes three distinct </w:t>
      </w:r>
      <w:r>
        <w:t xml:space="preserve">bS21 </w:t>
      </w:r>
      <w:r w:rsidR="004C1119">
        <w:t xml:space="preserve">homologs, one homolog is key for </w:t>
      </w:r>
      <w:r>
        <w:t xml:space="preserve">expression of </w:t>
      </w:r>
      <w:r w:rsidR="004C1119">
        <w:t xml:space="preserve">an essential </w:t>
      </w:r>
      <w:r>
        <w:t>virulence factor</w:t>
      </w:r>
      <w:r w:rsidR="004C1119">
        <w:t>, a</w:t>
      </w:r>
      <w:r>
        <w:t xml:space="preserve"> </w:t>
      </w:r>
      <w:r w:rsidR="004C1119">
        <w:t>t</w:t>
      </w:r>
      <w:r>
        <w:t xml:space="preserve">ype </w:t>
      </w:r>
      <w:r w:rsidR="004C1119">
        <w:t>s</w:t>
      </w:r>
      <w:r>
        <w:t xml:space="preserve">ix </w:t>
      </w:r>
      <w:r w:rsidR="004C1119">
        <w:t>s</w:t>
      </w:r>
      <w:r>
        <w:t xml:space="preserve">ecretion </w:t>
      </w:r>
      <w:r w:rsidR="004C1119">
        <w:t>s</w:t>
      </w:r>
      <w:r>
        <w:t>ystem</w:t>
      </w:r>
      <w:r w:rsidR="004C1119">
        <w:t xml:space="preserve"> and intramacrophage survival</w:t>
      </w:r>
      <w:ins w:id="6" w:author="Kathryn Ramsey" w:date="2024-01-05T11:22:00Z">
        <w:r w:rsidR="004C1119">
          <w:t>.</w:t>
        </w:r>
      </w:ins>
      <w:r>
        <w:t xml:space="preserve"> </w:t>
      </w:r>
      <w:r w:rsidR="004C1119">
        <w:t>I</w:t>
      </w:r>
      <w:r>
        <w:t>n</w:t>
      </w:r>
      <w:r w:rsidR="004C1119">
        <w:t xml:space="preserve"> the Gram-positive </w:t>
      </w:r>
      <w:r w:rsidR="0062460E">
        <w:t>opportunistic human pathogen</w:t>
      </w:r>
      <w:r>
        <w:t xml:space="preserve"> </w:t>
      </w:r>
      <w:r w:rsidRPr="00EE6DC6">
        <w:rPr>
          <w:i/>
          <w:iCs/>
        </w:rPr>
        <w:t>S</w:t>
      </w:r>
      <w:r>
        <w:rPr>
          <w:i/>
          <w:iCs/>
        </w:rPr>
        <w:t>. aureus</w:t>
      </w:r>
      <w:r w:rsidR="0062460E">
        <w:t>, bS21 appears to impact</w:t>
      </w:r>
      <w:del w:id="7" w:author="Kathryn Ramsey" w:date="2024-01-05T11:38:00Z">
        <w:r w:rsidDel="0062460E">
          <w:delText>it</w:delText>
        </w:r>
      </w:del>
      <w:r>
        <w:t xml:space="preserve"> antibiotic resistance. The goal of th</w:t>
      </w:r>
      <w:r w:rsidR="0062460E">
        <w:t xml:space="preserve">e </w:t>
      </w:r>
      <w:r>
        <w:t xml:space="preserve">proposed </w:t>
      </w:r>
      <w:r w:rsidR="0062460E">
        <w:t xml:space="preserve">work </w:t>
      </w:r>
      <w:r>
        <w:t xml:space="preserve">is to establish </w:t>
      </w:r>
      <w:r w:rsidR="0062460E">
        <w:t xml:space="preserve">how these bS21 homologs exert their effects. Specifically, I will </w:t>
      </w:r>
      <w:commentRangeStart w:id="8"/>
      <w:r w:rsidR="0062460E">
        <w:t>[</w:t>
      </w:r>
      <w:ins w:id="9" w:author="Kira Bernabe" w:date="2024-01-05T15:37:00Z">
        <w:r w:rsidR="006D3418">
          <w:t>determine</w:t>
        </w:r>
      </w:ins>
      <w:r w:rsidR="0062460E">
        <w:t>]</w:t>
      </w:r>
      <w:r>
        <w:t xml:space="preserve">whether each homolog translates certain mRNAs preferentially in </w:t>
      </w:r>
      <w:r w:rsidRPr="00BE2485">
        <w:rPr>
          <w:i/>
          <w:iCs/>
        </w:rPr>
        <w:t>F. tularensis</w:t>
      </w:r>
      <w:ins w:id="10" w:author="Kira Bernabe" w:date="2024-01-05T15:37:00Z">
        <w:r w:rsidR="006D3418">
          <w:rPr>
            <w:i/>
            <w:iCs/>
          </w:rPr>
          <w:t xml:space="preserve"> </w:t>
        </w:r>
        <w:r w:rsidR="006D3418">
          <w:t>using ribosome profiling</w:t>
        </w:r>
      </w:ins>
      <w:r>
        <w:t>, and</w:t>
      </w:r>
      <w:ins w:id="11" w:author="Kira Bernabe" w:date="2024-01-05T15:37:00Z">
        <w:r w:rsidR="006D3418">
          <w:t xml:space="preserve"> I will</w:t>
        </w:r>
      </w:ins>
      <w:r>
        <w:t xml:space="preserve"> </w:t>
      </w:r>
      <w:ins w:id="12" w:author="Kira Bernabe" w:date="2024-01-05T15:37:00Z">
        <w:r w:rsidR="006D3418">
          <w:t>ascertain</w:t>
        </w:r>
      </w:ins>
      <w:del w:id="13" w:author="Kira Bernabe" w:date="2024-01-05T15:37:00Z">
        <w:r w:rsidDel="006D3418">
          <w:delText>to recognize</w:delText>
        </w:r>
      </w:del>
      <w:r>
        <w:t xml:space="preserve"> if a loss of bS21 impacts cell wall synthesis in </w:t>
      </w:r>
      <w:r w:rsidRPr="00BE2485">
        <w:rPr>
          <w:i/>
          <w:iCs/>
        </w:rPr>
        <w:t>S. aureus</w:t>
      </w:r>
      <w:r>
        <w:rPr>
          <w:i/>
          <w:iCs/>
        </w:rPr>
        <w:t xml:space="preserve"> </w:t>
      </w:r>
      <w:r>
        <w:t>that could lead to antibiotic resistance.</w:t>
      </w:r>
      <w:commentRangeEnd w:id="8"/>
      <w:r w:rsidR="0062460E">
        <w:rPr>
          <w:rStyle w:val="CommentReference"/>
        </w:rPr>
        <w:commentReference w:id="8"/>
      </w:r>
    </w:p>
    <w:p w14:paraId="0DA03467" w14:textId="4DF29969" w:rsidR="00FE5366" w:rsidRPr="002268E0" w:rsidRDefault="00982EBC" w:rsidP="002268E0">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 xml:space="preserve">C. </w:t>
      </w:r>
      <w:r w:rsidR="00175966" w:rsidRPr="002268E0">
        <w:rPr>
          <w:rFonts w:ascii="Calibri" w:hAnsi="Calibri" w:cs="Calibri"/>
          <w:b/>
          <w:bCs/>
          <w:color w:val="000000" w:themeColor="text1"/>
          <w:sz w:val="24"/>
          <w:szCs w:val="24"/>
        </w:rPr>
        <w:t>Justification for the Study</w:t>
      </w:r>
    </w:p>
    <w:p w14:paraId="784B6A1C" w14:textId="50393B1D" w:rsidR="00E37550" w:rsidRPr="00B924C5" w:rsidRDefault="0062460E" w:rsidP="00982EBC">
      <w:pPr>
        <w:spacing w:line="480" w:lineRule="auto"/>
        <w:contextualSpacing/>
        <w:jc w:val="both"/>
        <w:rPr>
          <w:u w:val="single"/>
        </w:rPr>
      </w:pPr>
      <w:r>
        <w:rPr>
          <w:u w:val="single"/>
        </w:rPr>
        <w:t>Ribosome h</w:t>
      </w:r>
      <w:r w:rsidR="0053769C">
        <w:rPr>
          <w:u w:val="single"/>
        </w:rPr>
        <w:t>eterogeneity may contribute to bacterial gene regulation</w:t>
      </w:r>
      <w:del w:id="14" w:author="Kathryn Ramsey" w:date="2024-01-05T11:41:00Z">
        <w:r w:rsidR="00E37550" w:rsidRPr="00B924C5" w:rsidDel="0062460E">
          <w:rPr>
            <w:u w:val="single"/>
          </w:rPr>
          <w:delText>:</w:delText>
        </w:r>
      </w:del>
    </w:p>
    <w:p w14:paraId="21A1B2FC" w14:textId="5236D6E3" w:rsidR="008A489A" w:rsidRPr="008A489A" w:rsidRDefault="008A489A" w:rsidP="00982EBC">
      <w:pPr>
        <w:spacing w:line="480" w:lineRule="auto"/>
        <w:ind w:firstLine="720"/>
        <w:contextualSpacing/>
        <w:jc w:val="both"/>
      </w:pPr>
      <w:r w:rsidRPr="008A489A">
        <w:t>The central dogma of molecular biology dictates that the genetic information is</w:t>
      </w:r>
      <w:r w:rsidR="00B924C5">
        <w:t xml:space="preserve"> </w:t>
      </w:r>
      <w:r w:rsidRPr="008A489A">
        <w:t xml:space="preserve">stored in DNA, which is transcribed into mRNA, which in turn is translated into protein. </w:t>
      </w:r>
      <w:commentRangeStart w:id="15"/>
      <w:commentRangeStart w:id="16"/>
      <w:r w:rsidRPr="008A489A">
        <w:t>Much of the focus of gene regulation is attributed to transcription</w:t>
      </w:r>
      <w:commentRangeEnd w:id="15"/>
      <w:r w:rsidR="0062460E">
        <w:rPr>
          <w:rStyle w:val="CommentReference"/>
        </w:rPr>
        <w:commentReference w:id="15"/>
      </w:r>
      <w:commentRangeEnd w:id="16"/>
      <w:r w:rsidR="006D3418">
        <w:rPr>
          <w:rStyle w:val="CommentReference"/>
        </w:rPr>
        <w:commentReference w:id="16"/>
      </w:r>
      <w:r w:rsidRPr="008A489A">
        <w:t xml:space="preserve">, but regulation also occurs at the level of translation. Regulation at this level </w:t>
      </w:r>
      <w:r w:rsidR="0062460E">
        <w:t>can be</w:t>
      </w:r>
      <w:r w:rsidRPr="008A489A">
        <w:t xml:space="preserve"> due to the effects of mRNA, sRNAs, RNA binding proteins, and ribosome binding proteins</w:t>
      </w:r>
      <w:r w:rsidR="00B04D57">
        <w:t xml:space="preserve"> </w:t>
      </w:r>
      <w:r w:rsidR="00B04D57">
        <w:fldChar w:fldCharType="begin"/>
      </w:r>
      <w:r w:rsidR="00B04D57">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rsidR="00B04D57">
        <w:fldChar w:fldCharType="separate"/>
      </w:r>
      <w:r w:rsidR="00B04D57">
        <w:rPr>
          <w:noProof/>
        </w:rPr>
        <w:t>(Duval et al., 2015)</w:t>
      </w:r>
      <w:r w:rsidR="00B04D57">
        <w:fldChar w:fldCharType="end"/>
      </w:r>
      <w:r w:rsidRPr="008A489A">
        <w:t>. A somewhat understudied aspect of gene regulation is how the composition of the ribosome contributes to gene expression.</w:t>
      </w:r>
      <w:ins w:id="17" w:author="Kira Bernabe" w:date="2024-01-05T15:53:00Z">
        <w:r w:rsidR="006D3418">
          <w:t xml:space="preserve"> The </w:t>
        </w:r>
        <w:r w:rsidR="006D3418">
          <w:lastRenderedPageBreak/>
          <w:t xml:space="preserve">ribosome is the </w:t>
        </w:r>
      </w:ins>
      <w:ins w:id="18" w:author="Kira Bernabe" w:date="2024-01-05T15:54:00Z">
        <w:r w:rsidR="006D3418">
          <w:t xml:space="preserve">site of protein synthesis composed of </w:t>
        </w:r>
      </w:ins>
      <w:ins w:id="19" w:author="Kira Bernabe" w:date="2024-01-05T15:56:00Z">
        <w:r w:rsidR="006D3418">
          <w:t>three</w:t>
        </w:r>
      </w:ins>
      <w:ins w:id="20" w:author="Kira Bernabe" w:date="2024-01-05T15:54:00Z">
        <w:r w:rsidR="006D3418">
          <w:t xml:space="preserve"> </w:t>
        </w:r>
      </w:ins>
      <w:ins w:id="21" w:author="Kira Bernabe" w:date="2024-01-05T15:55:00Z">
        <w:r w:rsidR="006D3418">
          <w:t xml:space="preserve">ribosomal </w:t>
        </w:r>
      </w:ins>
      <w:ins w:id="22" w:author="Kira Bernabe" w:date="2024-01-05T15:54:00Z">
        <w:r w:rsidR="006D3418">
          <w:t>RN</w:t>
        </w:r>
      </w:ins>
      <w:ins w:id="23" w:author="Kira Bernabe" w:date="2024-01-05T15:55:00Z">
        <w:r w:rsidR="006D3418">
          <w:t>A (rRN</w:t>
        </w:r>
      </w:ins>
      <w:ins w:id="24" w:author="Kira Bernabe" w:date="2024-01-05T15:56:00Z">
        <w:r w:rsidR="006D3418">
          <w:t xml:space="preserve">A) </w:t>
        </w:r>
      </w:ins>
      <w:ins w:id="25" w:author="Kira Bernabe" w:date="2024-01-05T15:55:00Z">
        <w:r w:rsidR="006D3418">
          <w:t>molecules and several ribosomal proteins (r-proteins).</w:t>
        </w:r>
      </w:ins>
      <w:r w:rsidRPr="008A489A">
        <w:t xml:space="preserve"> </w:t>
      </w:r>
      <w:commentRangeStart w:id="26"/>
      <w:r w:rsidRPr="008A489A">
        <w:t>The</w:t>
      </w:r>
      <w:commentRangeEnd w:id="26"/>
      <w:r w:rsidR="000410EF">
        <w:rPr>
          <w:rStyle w:val="CommentReference"/>
        </w:rPr>
        <w:commentReference w:id="26"/>
      </w:r>
      <w:r w:rsidRPr="008A489A">
        <w:t xml:space="preserve"> </w:t>
      </w:r>
      <w:r w:rsidR="0062460E">
        <w:t>ribosome</w:t>
      </w:r>
      <w:r w:rsidR="0062460E" w:rsidRPr="008A489A">
        <w:t xml:space="preserve"> </w:t>
      </w:r>
      <w:r w:rsidRPr="008A489A">
        <w:t xml:space="preserve">is often viewed as a </w:t>
      </w:r>
      <w:ins w:id="27" w:author="Kira Bernabe" w:date="2024-01-06T17:26:00Z">
        <w:r w:rsidR="00A70F86">
          <w:t>static</w:t>
        </w:r>
      </w:ins>
      <w:del w:id="28" w:author="Kira Bernabe" w:date="2024-01-06T17:26:00Z">
        <w:r w:rsidRPr="008A489A" w:rsidDel="00A70F86">
          <w:delText>single</w:delText>
        </w:r>
      </w:del>
      <w:r w:rsidRPr="008A489A">
        <w:t xml:space="preserve"> entity, however there is evidence that alternate </w:t>
      </w:r>
      <w:ins w:id="29" w:author="Kira Bernabe" w:date="2024-01-05T15:57:00Z">
        <w:r w:rsidR="006D3418">
          <w:t xml:space="preserve">compositions </w:t>
        </w:r>
      </w:ins>
      <w:commentRangeStart w:id="30"/>
      <w:del w:id="31" w:author="Kira Bernabe" w:date="2024-01-05T15:56:00Z">
        <w:r w:rsidRPr="008A489A" w:rsidDel="006D3418">
          <w:delText>versions</w:delText>
        </w:r>
      </w:del>
      <w:r w:rsidRPr="008A489A">
        <w:t xml:space="preserve"> </w:t>
      </w:r>
      <w:commentRangeEnd w:id="30"/>
      <w:r w:rsidR="00E4527E">
        <w:rPr>
          <w:rStyle w:val="CommentReference"/>
        </w:rPr>
        <w:commentReference w:id="30"/>
      </w:r>
      <w:r w:rsidRPr="008A489A">
        <w:t>of the ribosome can exist in the same cell</w:t>
      </w:r>
      <w:r w:rsidR="00E4527E">
        <w:t xml:space="preserve">. This </w:t>
      </w:r>
      <w:r w:rsidRPr="008A489A">
        <w:t>suggest</w:t>
      </w:r>
      <w:r w:rsidR="00E4527E">
        <w:t>s</w:t>
      </w:r>
      <w:r w:rsidRPr="008A489A">
        <w:t xml:space="preserve"> that </w:t>
      </w:r>
      <w:r w:rsidR="00E4527E">
        <w:t xml:space="preserve">not all ribosomes function identically and </w:t>
      </w:r>
      <w:r w:rsidRPr="008A489A">
        <w:t xml:space="preserve">ribosome </w:t>
      </w:r>
      <w:r w:rsidR="00E4527E">
        <w:t xml:space="preserve">composition may play a </w:t>
      </w:r>
      <w:commentRangeStart w:id="32"/>
      <w:r w:rsidR="00E4527E">
        <w:t xml:space="preserve">role </w:t>
      </w:r>
      <w:commentRangeEnd w:id="32"/>
      <w:r w:rsidR="00E4527E">
        <w:rPr>
          <w:rStyle w:val="CommentReference"/>
        </w:rPr>
        <w:commentReference w:id="32"/>
      </w:r>
      <w:r w:rsidRPr="008A489A">
        <w:t>in post-transcriptional regulation</w:t>
      </w:r>
      <w:r w:rsidR="008A2C3C">
        <w:t xml:space="preserve"> </w:t>
      </w:r>
      <w:r w:rsidR="008A2C3C">
        <w:fldChar w:fldCharType="begin"/>
      </w:r>
      <w:r w:rsidR="008A2C3C">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sidR="008A2C3C">
        <w:rPr>
          <w:rFonts w:ascii="Arial" w:hAnsi="Arial" w:cs="Arial"/>
        </w:rPr>
        <w:instrText>►</w:instrText>
      </w:r>
      <w:r w:rsidR="008A2C3C">
        <w:instrText xml:space="preserve"> Bacterial ribosomes have an intrinsic regulatory capacity. </w:instrText>
      </w:r>
      <w:r w:rsidR="008A2C3C">
        <w:rPr>
          <w:rFonts w:ascii="Arial" w:hAnsi="Arial" w:cs="Arial"/>
        </w:rPr>
        <w:instrText>►</w:instrText>
      </w:r>
      <w:r w:rsidR="008A2C3C">
        <w:instrText xml:space="preserve"> Ribosomes can vary in their protein and/or rRNA complement. </w:instrText>
      </w:r>
      <w:r w:rsidR="008A2C3C">
        <w:rPr>
          <w:rFonts w:ascii="Arial" w:hAnsi="Arial" w:cs="Arial"/>
        </w:rPr>
        <w:instrText>►</w:instrText>
      </w:r>
      <w:r w:rsidR="008A2C3C">
        <w:instrText xml:space="preserve"> Variations in rRNA and r-protein modifications likewise could lead to heterogeneity. </w:instrText>
      </w:r>
      <w:r w:rsidR="008A2C3C">
        <w:rPr>
          <w:rFonts w:ascii="Arial" w:hAnsi="Arial" w:cs="Arial"/>
        </w:rPr>
        <w:instrText>►</w:instrText>
      </w:r>
      <w:r w:rsidR="008A2C3C">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Byrgazov et al., 2013; Sauert et al., 2015)</w:t>
      </w:r>
      <w:r w:rsidR="008A2C3C">
        <w:fldChar w:fldCharType="end"/>
      </w:r>
      <w:r>
        <w:t>.</w:t>
      </w:r>
    </w:p>
    <w:p w14:paraId="5E7633B2" w14:textId="7117A4DC" w:rsidR="007C1748" w:rsidRDefault="001401FB" w:rsidP="00982EBC">
      <w:pPr>
        <w:spacing w:line="480" w:lineRule="auto"/>
        <w:ind w:firstLine="720"/>
        <w:contextualSpacing/>
        <w:jc w:val="both"/>
      </w:pPr>
      <w:r>
        <w:t>There are multiple sources of</w:t>
      </w:r>
      <w:r w:rsidR="001E67F4">
        <w:t xml:space="preserve"> ribosomal</w:t>
      </w:r>
      <w:r>
        <w:t xml:space="preserve"> heterogeneity</w:t>
      </w:r>
      <w:r w:rsidR="00E4527E">
        <w:t>, including</w:t>
      </w:r>
      <w:r>
        <w:t xml:space="preserve"> </w:t>
      </w:r>
      <w:ins w:id="33" w:author="Kira Bernabe" w:date="2024-01-05T16:00:00Z">
        <w:r w:rsidR="006D3418">
          <w:t xml:space="preserve">absence of or multiplicity of </w:t>
        </w:r>
      </w:ins>
      <w:commentRangeStart w:id="34"/>
      <w:commentRangeStart w:id="35"/>
      <w:del w:id="36" w:author="Kira Bernabe" w:date="2024-01-05T16:00:00Z">
        <w:r w:rsidDel="006D3418">
          <w:delText xml:space="preserve">stoichiometry of </w:delText>
        </w:r>
      </w:del>
      <w:r>
        <w:t>r-proteins</w:t>
      </w:r>
      <w:commentRangeEnd w:id="34"/>
      <w:r w:rsidR="00E4527E">
        <w:rPr>
          <w:rStyle w:val="CommentReference"/>
        </w:rPr>
        <w:commentReference w:id="34"/>
      </w:r>
      <w:commentRangeEnd w:id="35"/>
      <w:r w:rsidR="006D3418">
        <w:rPr>
          <w:rStyle w:val="CommentReference"/>
        </w:rPr>
        <w:commentReference w:id="35"/>
      </w:r>
      <w:r>
        <w:t xml:space="preserve">, </w:t>
      </w:r>
      <w:r w:rsidR="00E4527E">
        <w:t xml:space="preserve">post-transcriptional or post-translational </w:t>
      </w:r>
      <w:r>
        <w:t xml:space="preserve">modification of rRNA or r-proteins, </w:t>
      </w:r>
      <w:del w:id="37" w:author="Kira Bernabe" w:date="2024-01-05T16:01:00Z">
        <w:r w:rsidDel="006D3418">
          <w:delText>and</w:delText>
        </w:r>
      </w:del>
      <w:ins w:id="38" w:author="Kira Bernabe" w:date="2024-01-05T16:01:00Z">
        <w:r w:rsidR="006D3418">
          <w:t>and the incorporation of</w:t>
        </w:r>
      </w:ins>
      <w:r>
        <w:t xml:space="preserve"> </w:t>
      </w:r>
      <w:proofErr w:type="spellStart"/>
      <w:ins w:id="39" w:author="Kira Bernabe" w:date="2024-01-05T16:01:00Z">
        <w:r w:rsidR="006D3418">
          <w:t>different</w:t>
        </w:r>
      </w:ins>
      <w:commentRangeStart w:id="40"/>
      <w:del w:id="41" w:author="Kira Bernabe" w:date="2024-01-05T16:01:00Z">
        <w:r w:rsidDel="006D3418">
          <w:delText xml:space="preserve">multiple </w:delText>
        </w:r>
      </w:del>
      <w:r>
        <w:t>homologs</w:t>
      </w:r>
      <w:proofErr w:type="spellEnd"/>
      <w:r>
        <w:t xml:space="preserve"> of r-proteins</w:t>
      </w:r>
      <w:r w:rsidR="008A2C3C">
        <w:t xml:space="preserve"> </w:t>
      </w:r>
      <w:commentRangeEnd w:id="40"/>
      <w:r w:rsidR="00E4527E">
        <w:rPr>
          <w:rStyle w:val="CommentReference"/>
        </w:rPr>
        <w:commentReference w:id="40"/>
      </w:r>
      <w:r w:rsidR="008A2C3C">
        <w:fldChar w:fldCharType="begin"/>
      </w:r>
      <w:r w:rsidR="008A2C3C">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8A2C3C">
        <w:fldChar w:fldCharType="separate"/>
      </w:r>
      <w:r w:rsidR="008A2C3C">
        <w:rPr>
          <w:noProof/>
        </w:rPr>
        <w:t>(Sauert et al., 2015)</w:t>
      </w:r>
      <w:r w:rsidR="008A2C3C">
        <w:fldChar w:fldCharType="end"/>
      </w:r>
      <w:r>
        <w:t xml:space="preserve">. </w:t>
      </w:r>
      <w:ins w:id="42" w:author="Kira Bernabe" w:date="2024-01-06T18:48:00Z">
        <w:r w:rsidR="002E69E3">
          <w:t xml:space="preserve">In several bacteria, including </w:t>
        </w:r>
        <w:r w:rsidR="002E69E3">
          <w:rPr>
            <w:i/>
            <w:iCs/>
          </w:rPr>
          <w:t>Mycobacterium smegmatis</w:t>
        </w:r>
        <w:r w:rsidR="002E69E3">
          <w:t xml:space="preserve"> and </w:t>
        </w:r>
        <w:r w:rsidR="002E69E3" w:rsidRPr="001F3A73">
          <w:rPr>
            <w:i/>
            <w:iCs/>
          </w:rPr>
          <w:t>Bacillus subtilis</w:t>
        </w:r>
        <w:r w:rsidR="002E69E3">
          <w:rPr>
            <w:i/>
            <w:iCs/>
          </w:rPr>
          <w:t>,</w:t>
        </w:r>
        <w:r w:rsidR="002E69E3">
          <w:t xml:space="preserve"> paralogs of r-proteins that coordinate zinc are</w:t>
        </w:r>
      </w:ins>
      <w:ins w:id="43" w:author="Kira Bernabe" w:date="2024-01-06T18:49:00Z">
        <w:r w:rsidR="002E69E3">
          <w:t xml:space="preserve"> “substituted” by paralogs of the same r-proteins that do not coordinate zinc</w:t>
        </w:r>
      </w:ins>
      <w:ins w:id="44" w:author="Kira Bernabe" w:date="2024-01-06T18:52:00Z">
        <w:r w:rsidR="002E69E3">
          <w:t xml:space="preserve"> i</w:t>
        </w:r>
      </w:ins>
      <w:ins w:id="45" w:author="Kira Bernabe" w:date="2024-01-06T18:49:00Z">
        <w:r w:rsidR="002E69E3">
          <w:t xml:space="preserve">n a low zinc </w:t>
        </w:r>
        <w:proofErr w:type="spellStart"/>
        <w:r w:rsidR="002E69E3">
          <w:t>environment</w:t>
        </w:r>
      </w:ins>
      <w:ins w:id="46" w:author="Kira Bernabe" w:date="2024-01-06T18:53:00Z">
        <w:r w:rsidR="002E69E3">
          <w:t>n</w:t>
        </w:r>
      </w:ins>
      <w:proofErr w:type="spellEnd"/>
      <w:r w:rsidR="002E69E3">
        <w:fldChar w:fldCharType="begin"/>
      </w:r>
      <w:r w:rsidR="002E69E3">
        <w:instrText xml:space="preserve"> ADDIN ZOTERO_ITEM CSL_CITATION {"citationID":"6ZP5zHuS","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2E69E3">
        <w:fldChar w:fldCharType="separate"/>
      </w:r>
      <w:r w:rsidR="002E69E3">
        <w:rPr>
          <w:noProof/>
        </w:rPr>
        <w:t>(Dow &amp; Prisic, 2018; Gabriel &amp; Helmann, 2009)</w:t>
      </w:r>
      <w:r w:rsidR="002E69E3">
        <w:fldChar w:fldCharType="end"/>
      </w:r>
      <w:ins w:id="47" w:author="Kira Bernabe" w:date="2024-01-06T18:50:00Z">
        <w:r w:rsidR="002E69E3">
          <w:t xml:space="preserve">. </w:t>
        </w:r>
      </w:ins>
      <w:moveToRangeStart w:id="48" w:author="Kira Bernabe" w:date="2024-01-06T18:50:00Z" w:name="move155459431"/>
      <w:moveTo w:id="49" w:author="Kira Bernabe" w:date="2024-01-06T18:50:00Z">
        <w:r w:rsidR="002E69E3">
          <w:t>In</w:t>
        </w:r>
        <w:r w:rsidR="002E69E3" w:rsidRPr="00B04D57">
          <w:rPr>
            <w:i/>
            <w:iCs/>
          </w:rPr>
          <w:t xml:space="preserve"> </w:t>
        </w:r>
        <w:r w:rsidR="002E69E3" w:rsidRPr="001F3A73">
          <w:rPr>
            <w:i/>
            <w:iCs/>
          </w:rPr>
          <w:t>Bacillus subtilis</w:t>
        </w:r>
        <w:r w:rsidR="002E69E3">
          <w:t xml:space="preserve"> , a duplication of two genes that encode r-proteins leads to two different paralogs; one which can coordinate zinc and </w:t>
        </w:r>
        <w:del w:id="50" w:author="Kira Bernabe" w:date="2024-01-06T18:50:00Z">
          <w:r w:rsidR="002E69E3" w:rsidDel="002E69E3">
            <w:delText xml:space="preserve">the </w:delText>
          </w:r>
        </w:del>
        <w:r w:rsidR="002E69E3">
          <w:t xml:space="preserve">another which cannot, perhaps as a stress response to a limit of zinc in the environment </w:t>
        </w:r>
        <w:r w:rsidR="002E69E3">
          <w:fldChar w:fldCharType="begin"/>
        </w:r>
        <w:r w:rsidR="002E69E3">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2E69E3">
          <w:fldChar w:fldCharType="separate"/>
        </w:r>
        <w:r w:rsidR="002E69E3">
          <w:rPr>
            <w:noProof/>
          </w:rPr>
          <w:t>(Gabriel &amp; Helmann, 2009)</w:t>
        </w:r>
        <w:r w:rsidR="002E69E3">
          <w:fldChar w:fldCharType="end"/>
        </w:r>
        <w:r w:rsidR="002E69E3">
          <w:t xml:space="preserve">. In </w:t>
        </w:r>
        <w:r w:rsidR="002E69E3">
          <w:rPr>
            <w:i/>
            <w:iCs/>
          </w:rPr>
          <w:t xml:space="preserve">Mycobacterium smegmatis, </w:t>
        </w:r>
        <w:r w:rsidR="002E69E3">
          <w:t xml:space="preserve">four zinc-independent alternative r-proteins are expressed when zinc is depleted </w:t>
        </w:r>
        <w:r w:rsidR="002E69E3">
          <w:fldChar w:fldCharType="begin"/>
        </w:r>
        <w:r w:rsidR="002E69E3">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rsidR="002E69E3">
          <w:fldChar w:fldCharType="separate"/>
        </w:r>
        <w:r w:rsidR="002E69E3">
          <w:rPr>
            <w:noProof/>
          </w:rPr>
          <w:t>(Dow &amp; Prisic, 2018)</w:t>
        </w:r>
        <w:r w:rsidR="002E69E3">
          <w:fldChar w:fldCharType="end"/>
        </w:r>
        <w:r w:rsidR="002E69E3">
          <w:t xml:space="preserve"> </w:t>
        </w:r>
      </w:moveTo>
      <w:moveToRangeEnd w:id="48"/>
      <w:ins w:id="51" w:author="Kira Bernabe" w:date="2024-01-06T18:48:00Z">
        <w:r w:rsidR="002E69E3">
          <w:t xml:space="preserve"> </w:t>
        </w:r>
      </w:ins>
      <w:commentRangeStart w:id="52"/>
      <w:del w:id="53" w:author="Kira Bernabe" w:date="2024-01-06T18:51:00Z">
        <w:r w:rsidR="001F3A73" w:rsidDel="002E69E3">
          <w:delText xml:space="preserve">Recent work in organisms such </w:delText>
        </w:r>
      </w:del>
      <w:del w:id="54" w:author="Kira Bernabe" w:date="2024-01-06T18:50:00Z">
        <w:r w:rsidR="001F3A73" w:rsidDel="002E69E3">
          <w:delText xml:space="preserve">as </w:delText>
        </w:r>
        <w:r w:rsidR="00982C0E" w:rsidDel="002E69E3">
          <w:rPr>
            <w:i/>
            <w:iCs/>
          </w:rPr>
          <w:delText>Mycobacterium smegmatis</w:delText>
        </w:r>
        <w:r w:rsidR="001F3A73" w:rsidDel="002E69E3">
          <w:delText xml:space="preserve"> and </w:delText>
        </w:r>
        <w:r w:rsidR="001F3A73" w:rsidRPr="001F3A73" w:rsidDel="002E69E3">
          <w:rPr>
            <w:i/>
            <w:iCs/>
          </w:rPr>
          <w:delText>Bacillus subtilis</w:delText>
        </w:r>
        <w:r w:rsidR="001F3A73" w:rsidDel="002E69E3">
          <w:delText xml:space="preserve"> </w:delText>
        </w:r>
      </w:del>
      <w:del w:id="55" w:author="Kira Bernabe" w:date="2024-01-06T18:51:00Z">
        <w:r w:rsidR="001F3A73" w:rsidDel="002E69E3">
          <w:delText xml:space="preserve">demonstrates </w:delText>
        </w:r>
      </w:del>
      <w:ins w:id="56" w:author="Kira Bernabe" w:date="2024-01-06T18:51:00Z">
        <w:r w:rsidR="002E69E3">
          <w:t xml:space="preserve">This suggests </w:t>
        </w:r>
      </w:ins>
      <w:r w:rsidR="001F3A73">
        <w:t>that ribosomes with various compositions due to multiple version</w:t>
      </w:r>
      <w:r w:rsidR="00C93EAD">
        <w:t>s</w:t>
      </w:r>
      <w:r w:rsidR="001F3A73">
        <w:t xml:space="preserve"> of certain r-proteins result in different phenotype</w:t>
      </w:r>
      <w:r w:rsidR="00B04D57">
        <w:t xml:space="preserve"> in the context of survival in a low zinc </w:t>
      </w:r>
      <w:r w:rsidR="007C1144">
        <w:t>environment</w:t>
      </w:r>
      <w:del w:id="57" w:author="Kira Bernabe" w:date="2024-01-06T18:52:00Z">
        <w:r w:rsidR="00B04D57" w:rsidDel="002E69E3">
          <w:delText xml:space="preserve"> </w:delText>
        </w:r>
        <w:r w:rsidR="00B04D57" w:rsidDel="002E69E3">
          <w:fldChar w:fldCharType="begin"/>
        </w:r>
        <w:r w:rsidR="00B04D57" w:rsidDel="002E69E3">
          <w:delInstrText xml:space="preserve"> ADDIN ZOTERO_ITEM CSL_CITATION {"citationID":"lhDtni4Q","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delInstrText>
        </w:r>
        <w:r w:rsidR="00B04D57" w:rsidDel="002E69E3">
          <w:fldChar w:fldCharType="separate"/>
        </w:r>
        <w:r w:rsidR="00B04D57" w:rsidDel="002E69E3">
          <w:rPr>
            <w:noProof/>
          </w:rPr>
          <w:delText>(Dow &amp; Prisic, 2018; Gabriel &amp; Helmann, 2009)</w:delText>
        </w:r>
        <w:r w:rsidR="00B04D57" w:rsidDel="002E69E3">
          <w:fldChar w:fldCharType="end"/>
        </w:r>
      </w:del>
      <w:r w:rsidR="001F3A73">
        <w:t xml:space="preserve">. </w:t>
      </w:r>
      <w:moveFromRangeStart w:id="58" w:author="Kira Bernabe" w:date="2024-01-06T18:50:00Z" w:name="move155459431"/>
      <w:moveFrom w:id="59" w:author="Kira Bernabe" w:date="2024-01-06T18:50:00Z">
        <w:r w:rsidR="001F3A73" w:rsidDel="002E69E3">
          <w:t>In</w:t>
        </w:r>
        <w:r w:rsidR="00B04D57" w:rsidRPr="00B04D57" w:rsidDel="002E69E3">
          <w:rPr>
            <w:i/>
            <w:iCs/>
          </w:rPr>
          <w:t xml:space="preserve"> </w:t>
        </w:r>
        <w:r w:rsidR="00B04D57" w:rsidRPr="001F3A73" w:rsidDel="002E69E3">
          <w:rPr>
            <w:i/>
            <w:iCs/>
          </w:rPr>
          <w:t>Bacillus subtilis</w:t>
        </w:r>
        <w:r w:rsidR="005953BC" w:rsidDel="002E69E3">
          <w:t xml:space="preserve"> , </w:t>
        </w:r>
        <w:r w:rsidR="001F3A73" w:rsidDel="002E69E3">
          <w:t xml:space="preserve">a duplication of </w:t>
        </w:r>
        <w:r w:rsidR="00B04D57" w:rsidDel="002E69E3">
          <w:t xml:space="preserve">two </w:t>
        </w:r>
        <w:r w:rsidR="001F3A73" w:rsidDel="002E69E3">
          <w:t xml:space="preserve">genes that encode r-proteins leads to </w:t>
        </w:r>
        <w:r w:rsidR="00C93EAD" w:rsidDel="002E69E3">
          <w:t>two</w:t>
        </w:r>
        <w:r w:rsidR="001F3A73" w:rsidDel="002E69E3">
          <w:t xml:space="preserve"> different paralogs; one </w:t>
        </w:r>
        <w:r w:rsidDel="002E69E3">
          <w:t>which can coordinate zinc and the another which cannot, perhaps as a stress response to a limit of zinc in the environment</w:t>
        </w:r>
        <w:r w:rsidR="00984EE7" w:rsidDel="002E69E3">
          <w:t xml:space="preserve"> </w:t>
        </w:r>
        <w:r w:rsidR="00984EE7" w:rsidDel="002E69E3">
          <w:fldChar w:fldCharType="begin"/>
        </w:r>
        <w:r w:rsidR="00984EE7" w:rsidDel="002E69E3">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984EE7" w:rsidDel="002E69E3">
          <w:fldChar w:fldCharType="separate"/>
        </w:r>
        <w:r w:rsidR="00984EE7" w:rsidDel="002E69E3">
          <w:rPr>
            <w:noProof/>
          </w:rPr>
          <w:t>(Gabriel &amp; Helmann, 2009)</w:t>
        </w:r>
        <w:r w:rsidR="00984EE7" w:rsidDel="002E69E3">
          <w:fldChar w:fldCharType="end"/>
        </w:r>
        <w:r w:rsidDel="002E69E3">
          <w:t>.</w:t>
        </w:r>
        <w:r w:rsidR="00B04D57" w:rsidDel="002E69E3">
          <w:t xml:space="preserve"> In </w:t>
        </w:r>
        <w:r w:rsidR="00B04D57" w:rsidDel="002E69E3">
          <w:rPr>
            <w:i/>
            <w:iCs/>
          </w:rPr>
          <w:t xml:space="preserve">Mycobacterium smegmatis, </w:t>
        </w:r>
        <w:r w:rsidR="00B04D57" w:rsidDel="002E69E3">
          <w:t>four zinc-independent alternative r-</w:t>
        </w:r>
        <w:r w:rsidR="00B04D57" w:rsidDel="002E69E3">
          <w:lastRenderedPageBreak/>
          <w:t xml:space="preserve">proteins are expressed when zinc is depleted </w:t>
        </w:r>
        <w:r w:rsidR="00B04D57" w:rsidDel="002E69E3">
          <w:fldChar w:fldCharType="begin"/>
        </w:r>
        <w:r w:rsidR="00B04D57" w:rsidDel="002E69E3">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rsidR="00B04D57" w:rsidDel="002E69E3">
          <w:fldChar w:fldCharType="separate"/>
        </w:r>
        <w:r w:rsidR="00B04D57" w:rsidDel="002E69E3">
          <w:rPr>
            <w:noProof/>
          </w:rPr>
          <w:t>(Dow &amp; Prisic, 2018)</w:t>
        </w:r>
        <w:r w:rsidR="00B04D57" w:rsidDel="002E69E3">
          <w:fldChar w:fldCharType="end"/>
        </w:r>
        <w:r w:rsidR="00E93530" w:rsidDel="002E69E3">
          <w:t xml:space="preserve"> </w:t>
        </w:r>
      </w:moveFrom>
      <w:moveFromRangeEnd w:id="58"/>
      <w:r w:rsidR="00B924C5">
        <w:t>T</w:t>
      </w:r>
      <w:r w:rsidR="00E93530">
        <w:t>he molecular mechanism of how protein synthesis is affected by the coordination of zinc has yet to be determined. Whether or not ribosomal heterogeneity due to homologous r-proteins directly affects translation has yet to be demonstrated.</w:t>
      </w:r>
      <w:commentRangeEnd w:id="52"/>
      <w:r w:rsidR="007C1144">
        <w:rPr>
          <w:rStyle w:val="CommentReference"/>
        </w:rPr>
        <w:commentReference w:id="52"/>
      </w:r>
    </w:p>
    <w:p w14:paraId="016F65C5" w14:textId="77777777" w:rsidR="00B924C5" w:rsidDel="00982EBC" w:rsidRDefault="00B924C5" w:rsidP="00982EBC">
      <w:pPr>
        <w:spacing w:line="480" w:lineRule="auto"/>
        <w:contextualSpacing/>
        <w:jc w:val="both"/>
        <w:rPr>
          <w:del w:id="60" w:author="Kathryn Ramsey" w:date="2024-01-05T07:55:00Z"/>
          <w:u w:val="single"/>
        </w:rPr>
      </w:pPr>
    </w:p>
    <w:p w14:paraId="2D14FDEC" w14:textId="77777777" w:rsidR="00EF6056" w:rsidRDefault="00EF6056" w:rsidP="00982EBC">
      <w:pPr>
        <w:spacing w:line="480" w:lineRule="auto"/>
        <w:contextualSpacing/>
        <w:jc w:val="both"/>
        <w:rPr>
          <w:u w:val="single"/>
        </w:rPr>
      </w:pPr>
    </w:p>
    <w:p w14:paraId="091F7DE1" w14:textId="13FF7AF8" w:rsidR="007C1748" w:rsidRPr="00B924C5" w:rsidRDefault="009C120D" w:rsidP="00982EBC">
      <w:pPr>
        <w:spacing w:line="480" w:lineRule="auto"/>
        <w:contextualSpacing/>
        <w:jc w:val="both"/>
        <w:rPr>
          <w:u w:val="single"/>
        </w:rPr>
      </w:pPr>
      <w:r>
        <w:rPr>
          <w:u w:val="single"/>
        </w:rPr>
        <w:t>The r</w:t>
      </w:r>
      <w:r w:rsidR="007C1748" w:rsidRPr="00B924C5">
        <w:rPr>
          <w:u w:val="single"/>
        </w:rPr>
        <w:t xml:space="preserve">ole of bS21 in </w:t>
      </w:r>
      <w:r w:rsidR="0053769C">
        <w:rPr>
          <w:u w:val="single"/>
        </w:rPr>
        <w:t>translation</w:t>
      </w:r>
      <w:del w:id="61" w:author="Kathryn Ramsey" w:date="2024-01-05T12:38:00Z">
        <w:r w:rsidR="007C1748" w:rsidRPr="00B924C5" w:rsidDel="00FC5D4A">
          <w:rPr>
            <w:u w:val="single"/>
          </w:rPr>
          <w:delText>:</w:delText>
        </w:r>
      </w:del>
    </w:p>
    <w:p w14:paraId="52F4581F" w14:textId="6F5E0543" w:rsidR="0096330A" w:rsidRDefault="00067FF2" w:rsidP="00982EBC">
      <w:pPr>
        <w:spacing w:line="480" w:lineRule="auto"/>
        <w:ind w:firstLine="720"/>
        <w:contextualSpacing/>
        <w:jc w:val="both"/>
      </w:pPr>
      <w:r>
        <w:t>bS21 is a small</w:t>
      </w:r>
      <w:r w:rsidR="00E93530">
        <w:t xml:space="preserve"> 30S subunit ribosomal prote</w:t>
      </w:r>
      <w:r>
        <w:t xml:space="preserve">in </w:t>
      </w:r>
      <w:r w:rsidR="00204520">
        <w:t xml:space="preserve">encoded by the gene </w:t>
      </w:r>
      <w:r w:rsidR="00204520" w:rsidRPr="00204520">
        <w:rPr>
          <w:i/>
          <w:iCs/>
        </w:rPr>
        <w:t>rpsU</w:t>
      </w:r>
      <w:r w:rsidR="00204520">
        <w:t xml:space="preserve"> </w:t>
      </w:r>
      <w:r>
        <w:t>that is</w:t>
      </w:r>
      <w:r w:rsidR="00E93530">
        <w:t xml:space="preserve"> involved in translation initiation</w:t>
      </w:r>
      <w:r w:rsidR="008A2C3C">
        <w:t xml:space="preserve"> </w:t>
      </w:r>
      <w:r w:rsidR="008A2C3C">
        <w:fldChar w:fldCharType="begin"/>
      </w:r>
      <w:r w:rsidR="008A2C3C">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rsidR="008A2C3C">
        <w:fldChar w:fldCharType="separate"/>
      </w:r>
      <w:r w:rsidR="008A2C3C">
        <w:rPr>
          <w:noProof/>
        </w:rPr>
        <w:t>(Van Duin &amp; Wijnands, 1981)</w:t>
      </w:r>
      <w:r w:rsidR="008A2C3C">
        <w:fldChar w:fldCharType="end"/>
      </w:r>
      <w:r w:rsidR="00E93530">
        <w:t xml:space="preserve">. </w:t>
      </w:r>
      <w:r w:rsidR="00A6115F">
        <w:t xml:space="preserve">Although the precise mechanism of its involvement in translation is unclear, its positioning near the mRNA exit channel </w:t>
      </w:r>
      <w:ins w:id="62" w:author="Kira Bernabe" w:date="2024-01-06T18:54:00Z">
        <w:r w:rsidR="002F0AB6">
          <w:t xml:space="preserve">(Figure 1) </w:t>
        </w:r>
      </w:ins>
      <w:r w:rsidR="00A6115F">
        <w:t xml:space="preserve">suggests </w:t>
      </w:r>
      <w:r w:rsidR="00ED286C">
        <w:t>that bS21</w:t>
      </w:r>
      <w:r w:rsidR="00A6115F">
        <w:t xml:space="preserve"> can interact with the 5’ UTR of mRNAs and</w:t>
      </w:r>
      <w:r w:rsidR="007C1144">
        <w:t xml:space="preserve">, at least in some </w:t>
      </w:r>
      <w:r w:rsidR="007C1144" w:rsidRPr="007C1144">
        <w:rPr>
          <w:i/>
          <w:iCs/>
          <w:rPrChange w:id="63" w:author="Kathryn Ramsey" w:date="2024-01-05T12:00:00Z">
            <w:rPr/>
          </w:rPrChange>
        </w:rPr>
        <w:t>E. coli</w:t>
      </w:r>
      <w:r w:rsidR="007C1144">
        <w:t xml:space="preserve"> ribosomes, can</w:t>
      </w:r>
      <w:r w:rsidR="00A6115F">
        <w:t xml:space="preserve"> contact the anti-Shine</w:t>
      </w:r>
      <w:r w:rsidR="00317C65">
        <w:t>-</w:t>
      </w:r>
      <w:r w:rsidR="00A6115F">
        <w:t>D</w:t>
      </w:r>
      <w:r w:rsidR="00F47B1A">
        <w:t>a</w:t>
      </w:r>
      <w:r w:rsidR="00A6115F">
        <w:t>lgarno sequence of 16S rRNA</w:t>
      </w:r>
      <w:r w:rsidR="00FA14EA">
        <w:t xml:space="preserve"> </w:t>
      </w:r>
      <w:r w:rsidR="00FA14EA">
        <w:fldChar w:fldCharType="begin"/>
      </w:r>
      <w:r w:rsidR="00FA14EA">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rsidR="00FA14EA">
        <w:fldChar w:fldCharType="separate"/>
      </w:r>
      <w:r w:rsidR="00FA14EA">
        <w:rPr>
          <w:noProof/>
        </w:rPr>
        <w:t>(Berk et al., 2006)</w:t>
      </w:r>
      <w:r w:rsidR="00FA14EA">
        <w:fldChar w:fldCharType="end"/>
      </w:r>
      <w:r w:rsidR="00A6115F">
        <w:t xml:space="preserve">. </w:t>
      </w:r>
      <w:r w:rsidR="00B70F65">
        <w:t>Many</w:t>
      </w:r>
      <w:r w:rsidR="00A6115F">
        <w:t xml:space="preserve"> species lack bS21</w:t>
      </w:r>
      <w:r w:rsidR="00B70F65">
        <w:t>, therefore it is not considered essential for function or assembly</w:t>
      </w:r>
      <w:ins w:id="64" w:author="Kira Bernabe" w:date="2024-01-06T17:27:00Z">
        <w:r w:rsidR="00A70F86">
          <w:t xml:space="preserve"> </w:t>
        </w:r>
      </w:ins>
      <w:r w:rsidR="00A70F86">
        <w:fldChar w:fldCharType="begin"/>
      </w:r>
      <w:r w:rsidR="00A70F86">
        <w:instrText xml:space="preserve"> ADDIN ZOTERO_ITEM CSL_CITATION {"citationID":"CwOOyc7O","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rsidR="00A70F86">
        <w:fldChar w:fldCharType="separate"/>
      </w:r>
      <w:r w:rsidR="00A70F86">
        <w:rPr>
          <w:noProof/>
        </w:rPr>
        <w:t>(Van Duin &amp; Wijnands, 1981)</w:t>
      </w:r>
      <w:r w:rsidR="00A70F86">
        <w:fldChar w:fldCharType="end"/>
      </w:r>
      <w:ins w:id="65" w:author="Kira Bernabe" w:date="2024-01-05T16:25:00Z">
        <w:r w:rsidR="006D3418">
          <w:t>.</w:t>
        </w:r>
      </w:ins>
      <w:del w:id="66" w:author="Kira Bernabe" w:date="2024-01-05T16:25:00Z">
        <w:r w:rsidR="00B70F65" w:rsidDel="006D3418">
          <w:delText xml:space="preserve">, however </w:delText>
        </w:r>
        <w:commentRangeStart w:id="67"/>
        <w:r w:rsidR="00B70F65" w:rsidDel="006D3418">
          <w:delText>its amino acid sequence is highly conserved</w:delText>
        </w:r>
        <w:commentRangeEnd w:id="67"/>
        <w:r w:rsidR="007C1144" w:rsidDel="006D3418">
          <w:rPr>
            <w:rStyle w:val="CommentReference"/>
          </w:rPr>
          <w:commentReference w:id="67"/>
        </w:r>
      </w:del>
      <w:r w:rsidR="00B70F65">
        <w:t xml:space="preserve">. </w:t>
      </w:r>
      <w:r w:rsidR="00204520">
        <w:t xml:space="preserve">Species that </w:t>
      </w:r>
      <w:del w:id="68" w:author="Kira Bernabe" w:date="2024-01-06T17:36:00Z">
        <w:r w:rsidR="00204520" w:rsidDel="00A70F86">
          <w:delText xml:space="preserve">do </w:delText>
        </w:r>
      </w:del>
      <w:r w:rsidR="007C1144">
        <w:t>encode bS21</w:t>
      </w:r>
      <w:r w:rsidR="00204520">
        <w:t xml:space="preserve"> </w:t>
      </w:r>
      <w:commentRangeStart w:id="69"/>
      <w:commentRangeStart w:id="70"/>
      <w:r w:rsidR="00204520">
        <w:t xml:space="preserve">show a variety of </w:t>
      </w:r>
      <w:r w:rsidR="0053769C">
        <w:t>phenotypes</w:t>
      </w:r>
      <w:commentRangeEnd w:id="69"/>
      <w:r w:rsidR="007C1144">
        <w:rPr>
          <w:rStyle w:val="CommentReference"/>
        </w:rPr>
        <w:commentReference w:id="69"/>
      </w:r>
      <w:commentRangeEnd w:id="70"/>
      <w:r w:rsidR="00A70F86">
        <w:rPr>
          <w:rStyle w:val="CommentReference"/>
        </w:rPr>
        <w:commentReference w:id="70"/>
      </w:r>
      <w:r w:rsidR="00204520">
        <w:t xml:space="preserve">. </w:t>
      </w:r>
      <w:r w:rsidR="00F47B1A" w:rsidRPr="00F47B1A">
        <w:t xml:space="preserve">In </w:t>
      </w:r>
      <w:r w:rsidR="00F47B1A">
        <w:rPr>
          <w:i/>
          <w:iCs/>
        </w:rPr>
        <w:t>S.</w:t>
      </w:r>
      <w:r w:rsidR="0053769C">
        <w:rPr>
          <w:i/>
          <w:iCs/>
        </w:rPr>
        <w:t xml:space="preserve"> </w:t>
      </w:r>
      <w:r w:rsidR="00F47B1A">
        <w:rPr>
          <w:i/>
          <w:iCs/>
        </w:rPr>
        <w:t>aureus</w:t>
      </w:r>
      <w:r w:rsidR="00F47B1A" w:rsidRPr="00F47B1A">
        <w:t xml:space="preserve">, </w:t>
      </w:r>
      <w:r w:rsidR="007C1144">
        <w:t xml:space="preserve">cells containing </w:t>
      </w:r>
      <w:r w:rsidR="00B924C5">
        <w:t>mutations in</w:t>
      </w:r>
      <w:r w:rsidR="00F47B1A" w:rsidRPr="00F47B1A">
        <w:t xml:space="preserve"> bS21 </w:t>
      </w:r>
      <w:r w:rsidR="007C1144">
        <w:t>have</w:t>
      </w:r>
      <w:r w:rsidR="007C1144" w:rsidRPr="00F47B1A">
        <w:t xml:space="preserve"> </w:t>
      </w:r>
      <w:r w:rsidR="00F47B1A" w:rsidRPr="00F47B1A">
        <w:t>altered susceptibility to antibiotics</w:t>
      </w:r>
      <w:r w:rsidR="008A2C3C">
        <w:t xml:space="preserve"> </w:t>
      </w:r>
      <w:r w:rsidR="008A2C3C">
        <w:fldChar w:fldCharType="begin"/>
      </w:r>
      <w:r w:rsidR="008A2C3C">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sidR="008A2C3C">
        <w:fldChar w:fldCharType="separate"/>
      </w:r>
      <w:r w:rsidR="008A2C3C">
        <w:rPr>
          <w:noProof/>
        </w:rPr>
        <w:t>(Basco et al., 2019; Friedman et al., 2006)</w:t>
      </w:r>
      <w:r w:rsidR="008A2C3C">
        <w:fldChar w:fldCharType="end"/>
      </w:r>
      <w:r w:rsidR="00F47B1A">
        <w:t xml:space="preserve">. </w:t>
      </w:r>
      <w:r w:rsidR="00204520">
        <w:t>In</w:t>
      </w:r>
      <w:r w:rsidR="00F47B1A">
        <w:t xml:space="preserve"> </w:t>
      </w:r>
      <w:r w:rsidR="00F47B1A" w:rsidRPr="00241B81">
        <w:rPr>
          <w:i/>
          <w:iCs/>
        </w:rPr>
        <w:t>Bacillus subtilis</w:t>
      </w:r>
      <w:r w:rsidR="00F47B1A">
        <w:rPr>
          <w:i/>
          <w:iCs/>
        </w:rPr>
        <w:t>,</w:t>
      </w:r>
      <w:r w:rsidR="00204520">
        <w:t xml:space="preserve"> </w:t>
      </w:r>
      <w:r w:rsidR="007C1144">
        <w:t xml:space="preserve">loss of </w:t>
      </w:r>
      <w:r w:rsidR="00204520">
        <w:t xml:space="preserve">bS21 </w:t>
      </w:r>
      <w:r w:rsidR="007C1144">
        <w:t xml:space="preserve">results in cells with </w:t>
      </w:r>
      <w:r w:rsidR="00204520">
        <w:t xml:space="preserve">defects in </w:t>
      </w:r>
      <w:r w:rsidR="007C1144">
        <w:t xml:space="preserve">motility and </w:t>
      </w:r>
      <w:r w:rsidR="00204520">
        <w:t>biofilm formation</w:t>
      </w:r>
      <w:r w:rsidR="00982C0E">
        <w:t xml:space="preserve"> </w:t>
      </w:r>
      <w:r w:rsidR="00982C0E">
        <w:fldChar w:fldCharType="begin"/>
      </w:r>
      <w:r w:rsidR="00982C0E">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rsidR="00982C0E">
        <w:fldChar w:fldCharType="separate"/>
      </w:r>
      <w:r w:rsidR="00982C0E">
        <w:rPr>
          <w:noProof/>
        </w:rPr>
        <w:t>(Takada et al., 2014)</w:t>
      </w:r>
      <w:r w:rsidR="00982C0E">
        <w:fldChar w:fldCharType="end"/>
      </w:r>
      <w:r w:rsidR="00204520">
        <w:t xml:space="preserve">, while </w:t>
      </w:r>
      <w:r w:rsidR="00204520" w:rsidRPr="00241B81">
        <w:rPr>
          <w:i/>
          <w:iCs/>
        </w:rPr>
        <w:t>Listeria monocytogenes</w:t>
      </w:r>
      <w:r w:rsidR="00204520">
        <w:rPr>
          <w:i/>
          <w:iCs/>
        </w:rPr>
        <w:t xml:space="preserve"> </w:t>
      </w:r>
      <w:r w:rsidR="00204520">
        <w:t>can withstand increased acid stress when bS21 is mutated</w:t>
      </w:r>
      <w:r w:rsidR="008A2C3C">
        <w:t xml:space="preserve"> </w:t>
      </w:r>
      <w:r w:rsidR="008A2C3C">
        <w:fldChar w:fldCharType="begin"/>
      </w:r>
      <w:r w:rsidR="008A2C3C">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rsidR="008A2C3C">
        <w:fldChar w:fldCharType="separate"/>
      </w:r>
      <w:r w:rsidR="008A2C3C">
        <w:rPr>
          <w:noProof/>
        </w:rPr>
        <w:t>(Metselaar et al., 2015)</w:t>
      </w:r>
      <w:r w:rsidR="008A2C3C">
        <w:fldChar w:fldCharType="end"/>
      </w:r>
      <w:r w:rsidR="00204520">
        <w:t xml:space="preserve">. </w:t>
      </w:r>
      <w:commentRangeStart w:id="71"/>
      <w:r w:rsidR="001E67F4">
        <w:t xml:space="preserve">In </w:t>
      </w:r>
      <w:r w:rsidR="001E67F4" w:rsidRPr="001E67F4">
        <w:rPr>
          <w:i/>
          <w:iCs/>
        </w:rPr>
        <w:t>Flavobacterium johnsoniae</w:t>
      </w:r>
      <w:r w:rsidR="001E67F4">
        <w:t>, ribosomes that lack bS21</w:t>
      </w:r>
      <w:r w:rsidR="000877B7">
        <w:t xml:space="preserve"> increas</w:t>
      </w:r>
      <w:r w:rsidR="0096330A">
        <w:t>e</w:t>
      </w:r>
      <w:r w:rsidR="000877B7">
        <w:t xml:space="preserve"> the initiation of </w:t>
      </w:r>
      <w:r w:rsidR="000877B7" w:rsidRPr="000877B7">
        <w:rPr>
          <w:i/>
          <w:iCs/>
        </w:rPr>
        <w:t>rpsU</w:t>
      </w:r>
      <w:r w:rsidR="000877B7">
        <w:t xml:space="preserve"> mRNA</w:t>
      </w:r>
      <w:r w:rsidR="0096330A">
        <w:t xml:space="preserve"> translation</w:t>
      </w:r>
      <w:r w:rsidR="00622984">
        <w:t xml:space="preserve"> </w:t>
      </w:r>
      <w:commentRangeEnd w:id="71"/>
      <w:r w:rsidR="0095104F">
        <w:rPr>
          <w:rStyle w:val="CommentReference"/>
        </w:rPr>
        <w:commentReference w:id="71"/>
      </w:r>
      <w:r w:rsidR="00622984">
        <w:fldChar w:fldCharType="begin"/>
      </w:r>
      <w:r w:rsidR="00622984">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622984">
        <w:fldChar w:fldCharType="separate"/>
      </w:r>
      <w:r w:rsidR="00622984">
        <w:rPr>
          <w:noProof/>
        </w:rPr>
        <w:t>(McNutt et al., 2023)</w:t>
      </w:r>
      <w:r w:rsidR="00622984">
        <w:fldChar w:fldCharType="end"/>
      </w:r>
      <w:r w:rsidR="00204520">
        <w:t>.</w:t>
      </w:r>
      <w:ins w:id="72" w:author="Kira Bernabe" w:date="2024-01-05T16:26:00Z">
        <w:r w:rsidR="006D3418">
          <w:t xml:space="preserve">  Because bS21 has been implicated in a</w:t>
        </w:r>
      </w:ins>
      <w:ins w:id="73" w:author="Kira Bernabe" w:date="2024-01-05T16:27:00Z">
        <w:r w:rsidR="006D3418">
          <w:t xml:space="preserve"> variety of phenotypes when it is lost or mutated, it is likely that this protein </w:t>
        </w:r>
      </w:ins>
      <w:ins w:id="74" w:author="Kira Bernabe" w:date="2024-01-05T16:28:00Z">
        <w:r w:rsidR="006D3418">
          <w:t>serves a regulatory role</w:t>
        </w:r>
      </w:ins>
      <w:ins w:id="75" w:author="Kira Bernabe" w:date="2024-01-05T17:01:00Z">
        <w:r w:rsidR="00075DED">
          <w:t xml:space="preserve"> in </w:t>
        </w:r>
        <w:r w:rsidR="00075DED">
          <w:lastRenderedPageBreak/>
          <w:t>translation</w:t>
        </w:r>
      </w:ins>
      <w:ins w:id="76" w:author="Kira Bernabe" w:date="2024-01-05T16:28:00Z">
        <w:r w:rsidR="006D3418">
          <w:t>.</w:t>
        </w:r>
      </w:ins>
      <w:ins w:id="77" w:author="Kathryn Ramsey" w:date="2024-01-05T12:39:00Z">
        <w:r w:rsidR="00FC5D4A">
          <w:t xml:space="preserve"> [Given all these findin</w:t>
        </w:r>
      </w:ins>
      <w:ins w:id="78" w:author="Kathryn Ramsey" w:date="2024-01-05T12:40:00Z">
        <w:r w:rsidR="00FC5D4A">
          <w:t>gs, what is the take-home message? What does this suggest about the role of bS21 in translation? Add a sentence or two here to wrap it up.</w:t>
        </w:r>
      </w:ins>
      <w:ins w:id="79" w:author="Kathryn Ramsey" w:date="2024-01-05T12:39:00Z">
        <w:r w:rsidR="00FC5D4A">
          <w:t>]</w:t>
        </w:r>
      </w:ins>
    </w:p>
    <w:p w14:paraId="7E59EADB" w14:textId="77777777" w:rsidR="00EF6056" w:rsidRDefault="00EF6056" w:rsidP="00982EBC">
      <w:pPr>
        <w:keepNext/>
        <w:spacing w:line="480" w:lineRule="auto"/>
        <w:contextualSpacing/>
        <w:jc w:val="both"/>
      </w:pPr>
      <w:r>
        <w:rPr>
          <w:noProof/>
        </w:rPr>
        <w:drawing>
          <wp:inline distT="0" distB="0" distL="0" distR="0" wp14:anchorId="045E5FF7" wp14:editId="273E5CD0">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DCE3DC1" w14:textId="468A4FA1" w:rsidR="00EF6056" w:rsidRPr="0095104F" w:rsidRDefault="00EF6056" w:rsidP="00982EBC">
      <w:pPr>
        <w:pStyle w:val="Caption"/>
        <w:spacing w:line="480" w:lineRule="auto"/>
        <w:jc w:val="both"/>
        <w:rPr>
          <w:i w:val="0"/>
          <w:iCs w:val="0"/>
          <w:color w:val="000000" w:themeColor="text1"/>
          <w:rPrChange w:id="80" w:author="Kathryn Ramsey" w:date="2024-01-05T12:09:00Z">
            <w:rPr/>
          </w:rPrChange>
        </w:rPr>
      </w:pPr>
      <w:commentRangeStart w:id="81"/>
      <w:r w:rsidRPr="0095104F">
        <w:rPr>
          <w:b/>
          <w:bCs/>
          <w:i w:val="0"/>
          <w:iCs w:val="0"/>
          <w:color w:val="000000" w:themeColor="text1"/>
          <w:rPrChange w:id="82" w:author="Kathryn Ramsey" w:date="2024-01-05T12:09:00Z">
            <w:rPr/>
          </w:rPrChange>
        </w:rPr>
        <w:t xml:space="preserve">Figure </w:t>
      </w:r>
      <w:r w:rsidRPr="0095104F">
        <w:rPr>
          <w:b/>
          <w:bCs/>
          <w:i w:val="0"/>
          <w:iCs w:val="0"/>
          <w:color w:val="000000" w:themeColor="text1"/>
          <w:rPrChange w:id="83" w:author="Kathryn Ramsey" w:date="2024-01-05T12:09:00Z">
            <w:rPr/>
          </w:rPrChange>
        </w:rPr>
        <w:fldChar w:fldCharType="begin"/>
      </w:r>
      <w:r w:rsidRPr="0095104F">
        <w:rPr>
          <w:b/>
          <w:bCs/>
          <w:i w:val="0"/>
          <w:iCs w:val="0"/>
          <w:color w:val="000000" w:themeColor="text1"/>
          <w:rPrChange w:id="84" w:author="Kathryn Ramsey" w:date="2024-01-05T12:09:00Z">
            <w:rPr/>
          </w:rPrChange>
        </w:rPr>
        <w:instrText xml:space="preserve"> SEQ Figure \* ARABIC </w:instrText>
      </w:r>
      <w:r w:rsidRPr="0095104F">
        <w:rPr>
          <w:b/>
          <w:bCs/>
          <w:i w:val="0"/>
          <w:iCs w:val="0"/>
          <w:color w:val="000000" w:themeColor="text1"/>
          <w:rPrChange w:id="85" w:author="Kathryn Ramsey" w:date="2024-01-05T12:09:00Z">
            <w:rPr>
              <w:noProof/>
            </w:rPr>
          </w:rPrChange>
        </w:rPr>
        <w:fldChar w:fldCharType="separate"/>
      </w:r>
      <w:r w:rsidR="00B16F9C" w:rsidRPr="0095104F">
        <w:rPr>
          <w:b/>
          <w:bCs/>
          <w:i w:val="0"/>
          <w:iCs w:val="0"/>
          <w:noProof/>
          <w:color w:val="000000" w:themeColor="text1"/>
          <w:rPrChange w:id="86" w:author="Kathryn Ramsey" w:date="2024-01-05T12:09:00Z">
            <w:rPr>
              <w:noProof/>
            </w:rPr>
          </w:rPrChange>
        </w:rPr>
        <w:t>1</w:t>
      </w:r>
      <w:r w:rsidRPr="0095104F">
        <w:rPr>
          <w:b/>
          <w:bCs/>
          <w:i w:val="0"/>
          <w:iCs w:val="0"/>
          <w:noProof/>
          <w:color w:val="000000" w:themeColor="text1"/>
          <w:rPrChange w:id="87" w:author="Kathryn Ramsey" w:date="2024-01-05T12:09:00Z">
            <w:rPr>
              <w:noProof/>
            </w:rPr>
          </w:rPrChange>
        </w:rPr>
        <w:fldChar w:fldCharType="end"/>
      </w:r>
      <w:ins w:id="88" w:author="Kathryn Ramsey" w:date="2024-01-05T12:08:00Z">
        <w:r w:rsidR="0095104F" w:rsidRPr="0095104F">
          <w:rPr>
            <w:b/>
            <w:bCs/>
            <w:i w:val="0"/>
            <w:iCs w:val="0"/>
            <w:noProof/>
            <w:color w:val="000000" w:themeColor="text1"/>
            <w:rPrChange w:id="89" w:author="Kathryn Ramsey" w:date="2024-01-05T12:09:00Z">
              <w:rPr>
                <w:i w:val="0"/>
                <w:iCs w:val="0"/>
                <w:noProof/>
              </w:rPr>
            </w:rPrChange>
          </w:rPr>
          <w:t>.</w:t>
        </w:r>
      </w:ins>
      <w:r w:rsidRPr="0095104F">
        <w:rPr>
          <w:b/>
          <w:bCs/>
          <w:i w:val="0"/>
          <w:iCs w:val="0"/>
          <w:color w:val="000000" w:themeColor="text1"/>
          <w:rPrChange w:id="90" w:author="Kathryn Ramsey" w:date="2024-01-05T12:09:00Z">
            <w:rPr/>
          </w:rPrChange>
        </w:rPr>
        <w:t xml:space="preserve"> </w:t>
      </w:r>
      <w:r w:rsidR="0095104F" w:rsidRPr="0095104F">
        <w:rPr>
          <w:b/>
          <w:bCs/>
          <w:i w:val="0"/>
          <w:iCs w:val="0"/>
          <w:color w:val="000000" w:themeColor="text1"/>
          <w:rPrChange w:id="91" w:author="Kathryn Ramsey" w:date="2024-01-05T12:09:00Z">
            <w:rPr>
              <w:i w:val="0"/>
              <w:iCs w:val="0"/>
            </w:rPr>
          </w:rPrChange>
        </w:rPr>
        <w:t xml:space="preserve">The location of bS21 in the ribosome. </w:t>
      </w:r>
      <w:commentRangeEnd w:id="81"/>
      <w:r w:rsidR="0095104F" w:rsidRPr="0095104F">
        <w:rPr>
          <w:rStyle w:val="CommentReference"/>
          <w:i w:val="0"/>
          <w:iCs w:val="0"/>
          <w:color w:val="000000" w:themeColor="text1"/>
          <w:rPrChange w:id="92" w:author="Kathryn Ramsey" w:date="2024-01-05T12:09:00Z">
            <w:rPr>
              <w:rStyle w:val="CommentReference"/>
              <w:i w:val="0"/>
              <w:iCs w:val="0"/>
              <w:color w:val="auto"/>
            </w:rPr>
          </w:rPrChange>
        </w:rPr>
        <w:commentReference w:id="81"/>
      </w:r>
      <w:r w:rsidRPr="0095104F">
        <w:rPr>
          <w:i w:val="0"/>
          <w:iCs w:val="0"/>
          <w:color w:val="000000" w:themeColor="text1"/>
          <w:rPrChange w:id="93" w:author="Kathryn Ramsey" w:date="2024-01-05T12:09:00Z">
            <w:rPr/>
          </w:rPrChange>
        </w:rPr>
        <w:t xml:space="preserve">Left: </w:t>
      </w:r>
      <w:ins w:id="94" w:author="Kira Bernabe" w:date="2024-01-06T18:11:00Z">
        <w:r w:rsidR="00B86DBA">
          <w:rPr>
            <w:i w:val="0"/>
            <w:iCs w:val="0"/>
            <w:color w:val="000000" w:themeColor="text1"/>
          </w:rPr>
          <w:t xml:space="preserve">Cryo-EM image of </w:t>
        </w:r>
      </w:ins>
      <w:r w:rsidRPr="0095104F">
        <w:rPr>
          <w:i w:val="0"/>
          <w:iCs w:val="0"/>
          <w:color w:val="000000" w:themeColor="text1"/>
          <w:rPrChange w:id="95" w:author="Kathryn Ramsey" w:date="2024-01-05T12:09:00Z">
            <w:rPr/>
          </w:rPrChange>
        </w:rPr>
        <w:t xml:space="preserve">30S subunit of </w:t>
      </w:r>
      <w:r w:rsidRPr="0095104F">
        <w:rPr>
          <w:color w:val="000000" w:themeColor="text1"/>
          <w:rPrChange w:id="96" w:author="Kathryn Ramsey" w:date="2024-01-05T12:09:00Z">
            <w:rPr/>
          </w:rPrChange>
        </w:rPr>
        <w:t>E. coli</w:t>
      </w:r>
      <w:ins w:id="97" w:author="Kira Bernabe" w:date="2024-01-06T17:41:00Z">
        <w:r w:rsidR="00A70F86">
          <w:rPr>
            <w:color w:val="000000" w:themeColor="text1"/>
          </w:rPr>
          <w:t xml:space="preserve"> </w:t>
        </w:r>
        <w:proofErr w:type="gramStart"/>
        <w:r w:rsidR="00A70F86">
          <w:rPr>
            <w:i w:val="0"/>
            <w:iCs w:val="0"/>
            <w:color w:val="000000" w:themeColor="text1"/>
          </w:rPr>
          <w:t>ribosome</w:t>
        </w:r>
      </w:ins>
      <w:r w:rsidRPr="0095104F">
        <w:rPr>
          <w:i w:val="0"/>
          <w:iCs w:val="0"/>
          <w:color w:val="000000" w:themeColor="text1"/>
          <w:rPrChange w:id="98" w:author="Kathryn Ramsey" w:date="2024-01-05T12:09:00Z">
            <w:rPr/>
          </w:rPrChange>
        </w:rPr>
        <w:t xml:space="preserve"> </w:t>
      </w:r>
      <w:ins w:id="99" w:author="Kira Bernabe" w:date="2024-01-06T18:09:00Z">
        <w:r w:rsidR="0046711A">
          <w:rPr>
            <w:i w:val="0"/>
            <w:iCs w:val="0"/>
            <w:color w:val="000000" w:themeColor="text1"/>
          </w:rPr>
          <w:t xml:space="preserve"> with</w:t>
        </w:r>
        <w:proofErr w:type="gramEnd"/>
        <w:r w:rsidR="0046711A">
          <w:rPr>
            <w:i w:val="0"/>
            <w:iCs w:val="0"/>
            <w:color w:val="000000" w:themeColor="text1"/>
          </w:rPr>
          <w:t xml:space="preserve">  all</w:t>
        </w:r>
      </w:ins>
      <w:ins w:id="100" w:author="Kira Bernabe" w:date="2024-01-06T18:12:00Z">
        <w:r w:rsidR="00B86DBA">
          <w:rPr>
            <w:i w:val="0"/>
            <w:iCs w:val="0"/>
            <w:color w:val="000000" w:themeColor="text1"/>
          </w:rPr>
          <w:t xml:space="preserve"> rRNA and</w:t>
        </w:r>
      </w:ins>
      <w:ins w:id="101" w:author="Kira Bernabe" w:date="2024-01-06T18:09:00Z">
        <w:r w:rsidR="0046711A">
          <w:rPr>
            <w:i w:val="0"/>
            <w:iCs w:val="0"/>
            <w:color w:val="000000" w:themeColor="text1"/>
          </w:rPr>
          <w:t xml:space="preserve"> r-proteins </w:t>
        </w:r>
      </w:ins>
      <w:ins w:id="102" w:author="Kira Bernabe" w:date="2024-01-06T18:11:00Z">
        <w:r w:rsidR="00B86DBA">
          <w:rPr>
            <w:i w:val="0"/>
            <w:iCs w:val="0"/>
            <w:color w:val="000000" w:themeColor="text1"/>
          </w:rPr>
          <w:t xml:space="preserve">grayed out </w:t>
        </w:r>
      </w:ins>
      <w:ins w:id="103" w:author="Kira Bernabe" w:date="2024-01-06T18:09:00Z">
        <w:r w:rsidR="0046711A">
          <w:rPr>
            <w:i w:val="0"/>
            <w:iCs w:val="0"/>
            <w:color w:val="000000" w:themeColor="text1"/>
          </w:rPr>
          <w:t>except</w:t>
        </w:r>
      </w:ins>
      <w:ins w:id="104" w:author="Kira Bernabe" w:date="2024-01-06T18:10:00Z">
        <w:r w:rsidR="0046711A">
          <w:rPr>
            <w:i w:val="0"/>
            <w:iCs w:val="0"/>
            <w:color w:val="000000" w:themeColor="text1"/>
          </w:rPr>
          <w:t xml:space="preserve"> for </w:t>
        </w:r>
      </w:ins>
      <w:del w:id="105" w:author="Kira Bernabe" w:date="2024-01-06T18:10:00Z">
        <w:r w:rsidRPr="0095104F" w:rsidDel="0046711A">
          <w:rPr>
            <w:i w:val="0"/>
            <w:iCs w:val="0"/>
            <w:color w:val="000000" w:themeColor="text1"/>
            <w:rPrChange w:id="106" w:author="Kathryn Ramsey" w:date="2024-01-05T12:09:00Z">
              <w:rPr/>
            </w:rPrChange>
          </w:rPr>
          <w:delText xml:space="preserve">highlighting </w:delText>
        </w:r>
      </w:del>
      <w:r w:rsidRPr="0095104F">
        <w:rPr>
          <w:i w:val="0"/>
          <w:iCs w:val="0"/>
          <w:color w:val="000000" w:themeColor="text1"/>
          <w:rPrChange w:id="107" w:author="Kathryn Ramsey" w:date="2024-01-05T12:09:00Z">
            <w:rPr/>
          </w:rPrChange>
        </w:rPr>
        <w:t xml:space="preserve">bS21 </w:t>
      </w:r>
      <w:ins w:id="108" w:author="Kira Bernabe" w:date="2024-01-06T18:10:00Z">
        <w:r w:rsidR="0046711A">
          <w:rPr>
            <w:i w:val="0"/>
            <w:iCs w:val="0"/>
            <w:color w:val="000000" w:themeColor="text1"/>
          </w:rPr>
          <w:t xml:space="preserve">highlighted </w:t>
        </w:r>
      </w:ins>
      <w:r w:rsidRPr="0095104F">
        <w:rPr>
          <w:i w:val="0"/>
          <w:iCs w:val="0"/>
          <w:color w:val="000000" w:themeColor="text1"/>
          <w:rPrChange w:id="109" w:author="Kathryn Ramsey" w:date="2024-01-05T12:09:00Z">
            <w:rPr/>
          </w:rPrChange>
        </w:rPr>
        <w:t xml:space="preserve">in </w:t>
      </w:r>
      <w:commentRangeStart w:id="110"/>
      <w:r w:rsidRPr="0095104F">
        <w:rPr>
          <w:i w:val="0"/>
          <w:iCs w:val="0"/>
          <w:color w:val="000000" w:themeColor="text1"/>
          <w:rPrChange w:id="111" w:author="Kathryn Ramsey" w:date="2024-01-05T12:09:00Z">
            <w:rPr/>
          </w:rPrChange>
        </w:rPr>
        <w:t>red</w:t>
      </w:r>
      <w:commentRangeEnd w:id="110"/>
      <w:r w:rsidR="0095104F">
        <w:rPr>
          <w:rStyle w:val="CommentReference"/>
          <w:i w:val="0"/>
          <w:iCs w:val="0"/>
          <w:color w:val="auto"/>
        </w:rPr>
        <w:commentReference w:id="110"/>
      </w:r>
      <w:ins w:id="112" w:author="Kira Bernabe" w:date="2024-01-06T18:09:00Z">
        <w:r w:rsidR="0046711A">
          <w:rPr>
            <w:i w:val="0"/>
            <w:iCs w:val="0"/>
            <w:color w:val="000000" w:themeColor="text1"/>
          </w:rPr>
          <w:t xml:space="preserve"> </w:t>
        </w:r>
      </w:ins>
      <w:ins w:id="113" w:author="Kira Bernabe" w:date="2024-01-06T18:08:00Z">
        <w:r w:rsidR="0046711A">
          <w:rPr>
            <w:i w:val="0"/>
            <w:iCs w:val="0"/>
            <w:color w:val="000000" w:themeColor="text1"/>
          </w:rPr>
          <w:t>with mRNA in purple base-paired with tRNA in yellow at the P-site</w:t>
        </w:r>
      </w:ins>
      <w:r w:rsidRPr="0095104F">
        <w:rPr>
          <w:i w:val="0"/>
          <w:iCs w:val="0"/>
          <w:color w:val="000000" w:themeColor="text1"/>
          <w:rPrChange w:id="114" w:author="Kathryn Ramsey" w:date="2024-01-05T12:09:00Z">
            <w:rPr/>
          </w:rPrChange>
        </w:rPr>
        <w:t>.</w:t>
      </w:r>
      <w:ins w:id="115" w:author="Kira Bernabe" w:date="2024-01-06T18:09:00Z">
        <w:r w:rsidR="0046711A">
          <w:rPr>
            <w:i w:val="0"/>
            <w:iCs w:val="0"/>
            <w:color w:val="000000" w:themeColor="text1"/>
          </w:rPr>
          <w:t xml:space="preserve"> </w:t>
        </w:r>
      </w:ins>
      <w:del w:id="116" w:author="Kira Bernabe" w:date="2024-01-06T18:09:00Z">
        <w:r w:rsidRPr="0095104F" w:rsidDel="0046711A">
          <w:rPr>
            <w:i w:val="0"/>
            <w:iCs w:val="0"/>
            <w:color w:val="000000" w:themeColor="text1"/>
            <w:rPrChange w:id="117" w:author="Kathryn Ramsey" w:date="2024-01-05T12:09:00Z">
              <w:rPr/>
            </w:rPrChange>
          </w:rPr>
          <w:delText xml:space="preserve"> </w:delText>
        </w:r>
      </w:del>
      <w:r w:rsidRPr="0095104F">
        <w:rPr>
          <w:i w:val="0"/>
          <w:iCs w:val="0"/>
          <w:color w:val="000000" w:themeColor="text1"/>
          <w:rPrChange w:id="118" w:author="Kathryn Ramsey" w:date="2024-01-05T12:09:00Z">
            <w:rPr/>
          </w:rPrChange>
        </w:rPr>
        <w:t>Right: close-up of bS21 focuses on its proximity to the mRNA exit channel</w:t>
      </w:r>
      <w:ins w:id="119" w:author="Kira Bernabe" w:date="2024-01-06T18:12:00Z">
        <w:r w:rsidR="00B86DBA">
          <w:rPr>
            <w:i w:val="0"/>
            <w:iCs w:val="0"/>
            <w:color w:val="000000" w:themeColor="text1"/>
          </w:rPr>
          <w:t>. PDB entry 45V0</w:t>
        </w:r>
      </w:ins>
      <w:ins w:id="120" w:author="Kathryn Ramsey" w:date="2024-01-05T12:09:00Z">
        <w:del w:id="121" w:author="Kira Bernabe" w:date="2024-01-06T18:09:00Z">
          <w:r w:rsidR="0095104F" w:rsidDel="0046711A">
            <w:rPr>
              <w:i w:val="0"/>
              <w:iCs w:val="0"/>
              <w:color w:val="000000" w:themeColor="text1"/>
            </w:rPr>
            <w:delText>.</w:delText>
          </w:r>
        </w:del>
      </w:ins>
    </w:p>
    <w:p w14:paraId="37001EAA" w14:textId="77777777" w:rsidR="0096330A" w:rsidRDefault="0096330A" w:rsidP="00982EBC">
      <w:pPr>
        <w:spacing w:line="480" w:lineRule="auto"/>
        <w:ind w:firstLine="720"/>
        <w:contextualSpacing/>
        <w:jc w:val="both"/>
        <w:rPr>
          <w:ins w:id="122" w:author="Kathryn Ramsey" w:date="2024-01-05T12:38:00Z"/>
        </w:rPr>
      </w:pPr>
    </w:p>
    <w:p w14:paraId="52FD7F2C" w14:textId="4E91F75C" w:rsidR="00FC5D4A" w:rsidRDefault="00B86DBA" w:rsidP="00982EBC">
      <w:pPr>
        <w:spacing w:line="480" w:lineRule="auto"/>
        <w:ind w:firstLine="720"/>
        <w:contextualSpacing/>
        <w:jc w:val="both"/>
        <w:rPr>
          <w:ins w:id="123" w:author="Kathryn Ramsey" w:date="2024-01-05T12:38:00Z"/>
        </w:rPr>
      </w:pPr>
      <w:ins w:id="124" w:author="Kira Bernabe" w:date="2024-01-06T18:13:00Z">
        <w:r>
          <w:t>With bS21</w:t>
        </w:r>
      </w:ins>
      <w:ins w:id="125" w:author="Kira Bernabe" w:date="2024-01-06T18:14:00Z">
        <w:r>
          <w:t xml:space="preserve"> having a limited role in translation but a</w:t>
        </w:r>
      </w:ins>
      <w:ins w:id="126" w:author="Kira Bernabe" w:date="2024-01-06T18:13:00Z">
        <w:r>
          <w:t xml:space="preserve"> potential to function as a regulator of translation initiation, it is an ideal r-protein to</w:t>
        </w:r>
      </w:ins>
      <w:ins w:id="127" w:author="Kira Bernabe" w:date="2024-01-06T18:14:00Z">
        <w:r>
          <w:t xml:space="preserve"> use when</w:t>
        </w:r>
      </w:ins>
      <w:ins w:id="128" w:author="Kira Bernabe" w:date="2024-01-06T18:15:00Z">
        <w:r>
          <w:t xml:space="preserve"> studying how ribosome composition </w:t>
        </w:r>
      </w:ins>
      <w:ins w:id="129" w:author="Kira Bernabe" w:date="2024-01-06T18:17:00Z">
        <w:r>
          <w:t>governs</w:t>
        </w:r>
      </w:ins>
      <w:ins w:id="130" w:author="Kira Bernabe" w:date="2024-01-06T18:15:00Z">
        <w:r>
          <w:t xml:space="preserve"> ribosome function.</w:t>
        </w:r>
      </w:ins>
      <w:ins w:id="131" w:author="Kira Bernabe" w:date="2024-01-06T18:13:00Z">
        <w:r>
          <w:t xml:space="preserve"> </w:t>
        </w:r>
      </w:ins>
      <w:ins w:id="132" w:author="Kathryn Ramsey" w:date="2024-01-05T12:39:00Z">
        <w:r w:rsidR="00FC5D4A">
          <w:t>[</w:t>
        </w:r>
      </w:ins>
      <w:ins w:id="133" w:author="Kathryn Ramsey" w:date="2024-01-05T12:40:00Z">
        <w:r w:rsidR="00FC5D4A">
          <w:t xml:space="preserve">Add a sentence or two here saying that </w:t>
        </w:r>
      </w:ins>
      <w:ins w:id="134" w:author="Kathryn Ramsey" w:date="2024-01-05T12:41:00Z">
        <w:r w:rsidR="00FC5D4A">
          <w:t>given the limited role of bS21 in translation and given the potential for bS21 to function as a regulator</w:t>
        </w:r>
      </w:ins>
      <w:ins w:id="135" w:author="Kathryn Ramsey" w:date="2024-01-05T12:42:00Z">
        <w:r w:rsidR="00FC5D4A">
          <w:t xml:space="preserve">, </w:t>
        </w:r>
      </w:ins>
      <w:ins w:id="136" w:author="Kathryn Ramsey" w:date="2024-01-05T12:44:00Z">
        <w:r w:rsidR="00B157F9">
          <w:t>it</w:t>
        </w:r>
        <w:r w:rsidR="00FD3225">
          <w:t xml:space="preserve"> is </w:t>
        </w:r>
        <w:proofErr w:type="gramStart"/>
        <w:r w:rsidR="00FD3225">
          <w:t>a</w:t>
        </w:r>
        <w:proofErr w:type="gramEnd"/>
        <w:r w:rsidR="00FD3225">
          <w:t xml:space="preserve"> </w:t>
        </w:r>
      </w:ins>
      <w:ins w:id="137" w:author="Kathryn Ramsey" w:date="2024-01-05T12:45:00Z">
        <w:r w:rsidR="00FD3225">
          <w:t>ideal</w:t>
        </w:r>
      </w:ins>
      <w:ins w:id="138" w:author="Kathryn Ramsey" w:date="2024-01-05T12:44:00Z">
        <w:r w:rsidR="00FD3225">
          <w:t xml:space="preserve"> r-protein </w:t>
        </w:r>
      </w:ins>
      <w:ins w:id="139" w:author="Kathryn Ramsey" w:date="2024-01-05T12:45:00Z">
        <w:r w:rsidR="00FD3225">
          <w:t xml:space="preserve">to use when studying how ribosome heterogeneity influences ribosome function.] </w:t>
        </w:r>
      </w:ins>
      <w:ins w:id="140" w:author="Kathryn Ramsey" w:date="2024-01-05T12:46:00Z">
        <w:r w:rsidR="00B45D1C">
          <w:t>[Add another sentence saying, in my proposed thesis work, I w</w:t>
        </w:r>
      </w:ins>
      <w:ins w:id="141" w:author="Kathryn Ramsey" w:date="2024-01-05T12:47:00Z">
        <w:r w:rsidR="00B45D1C">
          <w:t>ill investigate how ribosome heterogeneity influences translation in the following aims:</w:t>
        </w:r>
      </w:ins>
      <w:ins w:id="142" w:author="Kathryn Ramsey" w:date="2024-01-05T12:46:00Z">
        <w:r w:rsidR="00B45D1C">
          <w:t>]</w:t>
        </w:r>
      </w:ins>
      <w:ins w:id="143" w:author="Kira Bernabe" w:date="2024-01-06T18:15:00Z">
        <w:r>
          <w:t xml:space="preserve"> In my proposed dissertation work, I will investigate how </w:t>
        </w:r>
      </w:ins>
      <w:ins w:id="144" w:author="Kira Bernabe" w:date="2024-01-06T18:16:00Z">
        <w:r>
          <w:t>ribosome heterogeneity influences translation in the following aims:</w:t>
        </w:r>
      </w:ins>
    </w:p>
    <w:p w14:paraId="6F713A2E" w14:textId="4D418AC8" w:rsidR="00B45D1C" w:rsidRPr="00B45D1C" w:rsidDel="00B45D1C" w:rsidRDefault="00B45D1C" w:rsidP="00B45D1C">
      <w:pPr>
        <w:spacing w:line="480" w:lineRule="auto"/>
        <w:contextualSpacing/>
        <w:jc w:val="both"/>
        <w:rPr>
          <w:ins w:id="145" w:author="Kathryn Ramsey" w:date="2024-01-05T12:46:00Z"/>
          <w:del w:id="146" w:author="Kathryn Ramsey" w:date="2024-01-05T12:47:00Z"/>
          <w:rPrChange w:id="147" w:author="Kathryn Ramsey" w:date="2024-01-05T12:47:00Z">
            <w:rPr>
              <w:ins w:id="148" w:author="Kathryn Ramsey" w:date="2024-01-05T12:46:00Z"/>
              <w:del w:id="149" w:author="Kathryn Ramsey" w:date="2024-01-05T12:47:00Z"/>
              <w:b/>
              <w:bCs/>
            </w:rPr>
          </w:rPrChange>
        </w:rPr>
      </w:pPr>
      <w:ins w:id="150" w:author="Kathryn Ramsey" w:date="2024-01-05T12:46:00Z">
        <w:r w:rsidRPr="00B45D1C">
          <w:rPr>
            <w:rPrChange w:id="151" w:author="Kathryn Ramsey" w:date="2024-01-05T12:47:00Z">
              <w:rPr>
                <w:b/>
                <w:bCs/>
              </w:rPr>
            </w:rPrChange>
          </w:rPr>
          <w:t xml:space="preserve">Specific Aim </w:t>
        </w:r>
        <w:del w:id="152" w:author="Kathryn Ramsey" w:date="2024-01-05T12:47:00Z">
          <w:r w:rsidRPr="00B45D1C" w:rsidDel="00B45D1C">
            <w:rPr>
              <w:rPrChange w:id="153" w:author="Kathryn Ramsey" w:date="2024-01-05T12:47:00Z">
                <w:rPr>
                  <w:b/>
                  <w:bCs/>
                </w:rPr>
              </w:rPrChange>
            </w:rPr>
            <w:delText>#</w:delText>
          </w:r>
        </w:del>
        <w:r w:rsidRPr="00B45D1C">
          <w:rPr>
            <w:rPrChange w:id="154" w:author="Kathryn Ramsey" w:date="2024-01-05T12:47:00Z">
              <w:rPr>
                <w:b/>
                <w:bCs/>
              </w:rPr>
            </w:rPrChange>
          </w:rPr>
          <w:t>1</w:t>
        </w:r>
      </w:ins>
      <w:ins w:id="155" w:author="Kathryn Ramsey" w:date="2024-01-05T12:47:00Z">
        <w:r>
          <w:t>.</w:t>
        </w:r>
      </w:ins>
      <w:ins w:id="156" w:author="Kathryn Ramsey" w:date="2024-01-05T12:46:00Z">
        <w:del w:id="157" w:author="Kathryn Ramsey" w:date="2024-01-05T12:47:00Z">
          <w:r w:rsidRPr="00B45D1C" w:rsidDel="00B45D1C">
            <w:rPr>
              <w:rPrChange w:id="158" w:author="Kathryn Ramsey" w:date="2024-01-05T12:47:00Z">
                <w:rPr>
                  <w:b/>
                  <w:bCs/>
                </w:rPr>
              </w:rPrChange>
            </w:rPr>
            <w:delText>:</w:delText>
          </w:r>
        </w:del>
      </w:ins>
      <w:ins w:id="159" w:author="Kathryn Ramsey" w:date="2024-01-05T12:47:00Z">
        <w:r>
          <w:t xml:space="preserve"> </w:t>
        </w:r>
      </w:ins>
      <w:ins w:id="160" w:author="Kathryn Ramsey" w:date="2024-01-05T12:48:00Z">
        <w:r>
          <w:t xml:space="preserve">In </w:t>
        </w:r>
        <w:r w:rsidRPr="00B45D1C">
          <w:rPr>
            <w:i/>
            <w:iCs/>
            <w:rPrChange w:id="161" w:author="Kathryn Ramsey" w:date="2024-01-05T12:49:00Z">
              <w:rPr/>
            </w:rPrChange>
          </w:rPr>
          <w:t>F</w:t>
        </w:r>
      </w:ins>
      <w:ins w:id="162" w:author="Kathryn Ramsey" w:date="2024-01-05T12:49:00Z">
        <w:r w:rsidRPr="00B45D1C">
          <w:rPr>
            <w:i/>
            <w:iCs/>
            <w:rPrChange w:id="163" w:author="Kathryn Ramsey" w:date="2024-01-05T12:49:00Z">
              <w:rPr/>
            </w:rPrChange>
          </w:rPr>
          <w:t xml:space="preserve">. </w:t>
        </w:r>
      </w:ins>
      <w:ins w:id="164" w:author="Kathryn Ramsey" w:date="2024-01-05T12:48:00Z">
        <w:r w:rsidRPr="00B45D1C">
          <w:rPr>
            <w:i/>
            <w:iCs/>
            <w:rPrChange w:id="165" w:author="Kathryn Ramsey" w:date="2024-01-05T12:49:00Z">
              <w:rPr/>
            </w:rPrChange>
          </w:rPr>
          <w:t>tularensis</w:t>
        </w:r>
        <w:r>
          <w:t>, does incorporation of specific bS21 homologs</w:t>
        </w:r>
      </w:ins>
      <w:ins w:id="166" w:author="Kathryn Ramsey" w:date="2024-01-05T12:49:00Z">
        <w:r>
          <w:t xml:space="preserve"> into the ribosome</w:t>
        </w:r>
      </w:ins>
      <w:ins w:id="167" w:author="Kathryn Ramsey" w:date="2024-01-05T12:48:00Z">
        <w:r>
          <w:t xml:space="preserve"> lead to preferential translation of specific </w:t>
        </w:r>
      </w:ins>
      <w:ins w:id="168" w:author="Kathryn Ramsey" w:date="2024-01-05T12:49:00Z">
        <w:r>
          <w:t>transcripts</w:t>
        </w:r>
      </w:ins>
      <w:ins w:id="169" w:author="Kira Bernabe" w:date="2024-01-06T18:16:00Z">
        <w:r w:rsidR="00B86DBA">
          <w:t>?</w:t>
        </w:r>
      </w:ins>
    </w:p>
    <w:p w14:paraId="65D1F3B0" w14:textId="3C2119BB" w:rsidR="00B45D1C" w:rsidRDefault="00B45D1C" w:rsidP="00B45D1C">
      <w:pPr>
        <w:spacing w:line="480" w:lineRule="auto"/>
        <w:contextualSpacing/>
        <w:jc w:val="both"/>
        <w:rPr>
          <w:ins w:id="170" w:author="Kathryn Ramsey" w:date="2024-01-05T12:46:00Z"/>
        </w:rPr>
      </w:pPr>
      <w:ins w:id="171" w:author="Kathryn Ramsey" w:date="2024-01-05T12:46:00Z">
        <w:del w:id="172" w:author="Kathryn Ramsey" w:date="2024-01-05T12:49:00Z">
          <w:r w:rsidDel="00B45D1C">
            <w:lastRenderedPageBreak/>
            <w:delText xml:space="preserve">Is there specificity of translation among the three homologs of the ribosomal protein bS21 in </w:delText>
          </w:r>
          <w:r w:rsidRPr="00622984" w:rsidDel="00B45D1C">
            <w:rPr>
              <w:i/>
              <w:iCs/>
            </w:rPr>
            <w:delText>F. tularensis</w:delText>
          </w:r>
        </w:del>
        <w:r>
          <w:t>?</w:t>
        </w:r>
      </w:ins>
    </w:p>
    <w:p w14:paraId="100B489A" w14:textId="48A16536" w:rsidR="00B45D1C" w:rsidRPr="00B45D1C" w:rsidDel="00B45D1C" w:rsidRDefault="00B45D1C" w:rsidP="00B45D1C">
      <w:pPr>
        <w:spacing w:line="480" w:lineRule="auto"/>
        <w:contextualSpacing/>
        <w:jc w:val="both"/>
        <w:rPr>
          <w:del w:id="173" w:author="Kathryn Ramsey" w:date="2024-01-05T12:47:00Z"/>
          <w:rPrChange w:id="174" w:author="Kathryn Ramsey" w:date="2024-01-05T12:47:00Z">
            <w:rPr>
              <w:del w:id="175" w:author="Kathryn Ramsey" w:date="2024-01-05T12:47:00Z"/>
              <w:b/>
              <w:bCs/>
            </w:rPr>
          </w:rPrChange>
        </w:rPr>
      </w:pPr>
      <w:r w:rsidRPr="00B45D1C">
        <w:rPr>
          <w:rPrChange w:id="176" w:author="Kathryn Ramsey" w:date="2024-01-05T12:47:00Z">
            <w:rPr>
              <w:b/>
              <w:bCs/>
            </w:rPr>
          </w:rPrChange>
        </w:rPr>
        <w:t xml:space="preserve">Specific Aim </w:t>
      </w:r>
      <w:del w:id="177" w:author="Kathryn Ramsey" w:date="2024-01-05T12:47:00Z">
        <w:r w:rsidRPr="00B45D1C" w:rsidDel="00B45D1C">
          <w:rPr>
            <w:rPrChange w:id="178" w:author="Kathryn Ramsey" w:date="2024-01-05T12:47:00Z">
              <w:rPr>
                <w:b/>
                <w:bCs/>
              </w:rPr>
            </w:rPrChange>
          </w:rPr>
          <w:delText>#</w:delText>
        </w:r>
      </w:del>
      <w:r w:rsidRPr="00B45D1C">
        <w:rPr>
          <w:rPrChange w:id="179" w:author="Kathryn Ramsey" w:date="2024-01-05T12:47:00Z">
            <w:rPr>
              <w:b/>
              <w:bCs/>
            </w:rPr>
          </w:rPrChange>
        </w:rPr>
        <w:t>2</w:t>
      </w:r>
      <w:ins w:id="180" w:author="Kathryn Ramsey" w:date="2024-01-05T12:47:00Z">
        <w:r>
          <w:t xml:space="preserve">. </w:t>
        </w:r>
      </w:ins>
      <w:del w:id="181" w:author="Kathryn Ramsey" w:date="2024-01-05T12:47:00Z">
        <w:r w:rsidRPr="00B45D1C" w:rsidDel="00B45D1C">
          <w:rPr>
            <w:rPrChange w:id="182" w:author="Kathryn Ramsey" w:date="2024-01-05T12:47:00Z">
              <w:rPr>
                <w:b/>
                <w:bCs/>
              </w:rPr>
            </w:rPrChange>
          </w:rPr>
          <w:delText>:</w:delText>
        </w:r>
      </w:del>
    </w:p>
    <w:p w14:paraId="1BECE9F4" w14:textId="702371FD" w:rsidR="00B45D1C" w:rsidRPr="007F50D6" w:rsidRDefault="00B45D1C" w:rsidP="00B45D1C">
      <w:pPr>
        <w:spacing w:line="480" w:lineRule="auto"/>
        <w:contextualSpacing/>
        <w:jc w:val="both"/>
        <w:rPr>
          <w:b/>
          <w:bCs/>
        </w:rPr>
      </w:pPr>
      <w:r>
        <w:t xml:space="preserve">Does the </w:t>
      </w:r>
      <w:del w:id="183" w:author="Kathryn Ramsey" w:date="2024-01-05T12:49:00Z">
        <w:r w:rsidDel="00B45D1C">
          <w:delText>deletion</w:delText>
        </w:r>
      </w:del>
      <w:ins w:id="184" w:author="Kathryn Ramsey" w:date="2024-01-05T12:49:00Z">
        <w:r>
          <w:t>loss</w:t>
        </w:r>
      </w:ins>
      <w:r>
        <w:t xml:space="preserve"> of</w:t>
      </w:r>
      <w:ins w:id="185" w:author="Kathryn Ramsey" w:date="2024-01-05T12:49:00Z">
        <w:r>
          <w:t xml:space="preserve"> bS21</w:t>
        </w:r>
      </w:ins>
      <w:del w:id="186" w:author="Kathryn Ramsey" w:date="2024-01-05T12:49:00Z">
        <w:r w:rsidRPr="00443C27" w:rsidDel="00B45D1C">
          <w:rPr>
            <w:i/>
            <w:iCs/>
          </w:rPr>
          <w:delText xml:space="preserve"> rpsU</w:delText>
        </w:r>
      </w:del>
      <w:r>
        <w:t xml:space="preserve"> in </w:t>
      </w:r>
      <w:r w:rsidRPr="007F50D6">
        <w:rPr>
          <w:i/>
          <w:iCs/>
        </w:rPr>
        <w:t>S. aureus</w:t>
      </w:r>
      <w:r>
        <w:t xml:space="preserve"> </w:t>
      </w:r>
      <w:ins w:id="187" w:author="Kathryn Ramsey" w:date="2024-01-05T12:50:00Z">
        <w:r>
          <w:t xml:space="preserve">lead to changes in gene expression that allow for antibiotic resistance, </w:t>
        </w:r>
      </w:ins>
      <w:ins w:id="188" w:author="Kathryn Ramsey" w:date="2024-01-05T12:51:00Z">
        <w:r>
          <w:t>possibly</w:t>
        </w:r>
      </w:ins>
      <w:ins w:id="189" w:author="Kathryn Ramsey" w:date="2024-01-05T12:50:00Z">
        <w:r>
          <w:t xml:space="preserve"> by resulting </w:t>
        </w:r>
      </w:ins>
      <w:del w:id="190" w:author="Kathryn Ramsey" w:date="2024-01-05T12:50:00Z">
        <w:r w:rsidDel="00B45D1C">
          <w:delText>account for</w:delText>
        </w:r>
      </w:del>
      <w:ins w:id="191" w:author="Kathryn Ramsey" w:date="2024-01-05T12:50:00Z">
        <w:r>
          <w:t>in</w:t>
        </w:r>
      </w:ins>
      <w:r>
        <w:t xml:space="preserve"> an increase in cell wall thickness</w:t>
      </w:r>
      <w:del w:id="192" w:author="Kathryn Ramsey" w:date="2024-01-05T12:50:00Z">
        <w:r w:rsidDel="00B45D1C">
          <w:delText xml:space="preserve"> that could lead to antibiotic resistance</w:delText>
        </w:r>
      </w:del>
      <w:r>
        <w:t>?</w:t>
      </w:r>
    </w:p>
    <w:p w14:paraId="3A5BD1E2" w14:textId="77777777" w:rsidR="00B45D1C" w:rsidRDefault="00B45D1C" w:rsidP="00B45D1C">
      <w:pPr>
        <w:spacing w:line="480" w:lineRule="auto"/>
        <w:contextualSpacing/>
        <w:jc w:val="both"/>
      </w:pPr>
    </w:p>
    <w:p w14:paraId="7D48D2E4" w14:textId="5AAE0DF0" w:rsidR="00B45D1C" w:rsidRPr="00B45D1C" w:rsidRDefault="00B45D1C">
      <w:pPr>
        <w:spacing w:line="480" w:lineRule="auto"/>
        <w:contextualSpacing/>
        <w:jc w:val="both"/>
        <w:rPr>
          <w:u w:val="single"/>
          <w:rPrChange w:id="193" w:author="Kathryn Ramsey" w:date="2024-01-05T12:52:00Z">
            <w:rPr/>
          </w:rPrChange>
        </w:rPr>
        <w:pPrChange w:id="194" w:author="Kathryn Ramsey" w:date="2024-01-05T12:51:00Z">
          <w:pPr>
            <w:spacing w:line="480" w:lineRule="auto"/>
            <w:ind w:firstLine="720"/>
            <w:contextualSpacing/>
            <w:jc w:val="both"/>
          </w:pPr>
        </w:pPrChange>
      </w:pPr>
      <w:r w:rsidRPr="00B45D1C">
        <w:rPr>
          <w:u w:val="single"/>
          <w:rPrChange w:id="195" w:author="Kathryn Ramsey" w:date="2024-01-05T12:52:00Z">
            <w:rPr/>
          </w:rPrChange>
        </w:rPr>
        <w:t xml:space="preserve">The role of distinct bS21 homologs in </w:t>
      </w:r>
      <w:r w:rsidRPr="00B45D1C">
        <w:rPr>
          <w:i/>
          <w:iCs/>
          <w:u w:val="single"/>
          <w:rPrChange w:id="196" w:author="Kathryn Ramsey" w:date="2024-01-05T12:52:00Z">
            <w:rPr/>
          </w:rPrChange>
        </w:rPr>
        <w:t>F. tularensis</w:t>
      </w:r>
    </w:p>
    <w:p w14:paraId="3B6C2DD1" w14:textId="2950563B" w:rsidR="00C32209" w:rsidRDefault="0096330A" w:rsidP="00982EBC">
      <w:pPr>
        <w:spacing w:line="480" w:lineRule="auto"/>
        <w:ind w:firstLine="720"/>
        <w:contextualSpacing/>
        <w:jc w:val="both"/>
      </w:pPr>
      <w:commentRangeStart w:id="197"/>
      <w:r w:rsidRPr="0045354E">
        <w:rPr>
          <w:i/>
          <w:iCs/>
        </w:rPr>
        <w:t>Francisella tularensis</w:t>
      </w:r>
      <w:r>
        <w:t xml:space="preserve"> </w:t>
      </w:r>
      <w:commentRangeEnd w:id="197"/>
      <w:r w:rsidR="004C72F3">
        <w:rPr>
          <w:rStyle w:val="CommentReference"/>
        </w:rPr>
        <w:commentReference w:id="197"/>
      </w:r>
      <w:ins w:id="198" w:author="Kira Bernabe" w:date="2024-01-05T16:44:00Z">
        <w:r w:rsidR="00075DED">
          <w:t xml:space="preserve">is a </w:t>
        </w:r>
      </w:ins>
      <w:ins w:id="199" w:author="Kira Bernabe" w:date="2024-01-05T16:54:00Z">
        <w:r w:rsidR="00075DED">
          <w:t xml:space="preserve">facultative intracellular pathogen </w:t>
        </w:r>
      </w:ins>
      <w:ins w:id="200" w:author="Kira Bernabe" w:date="2024-01-05T16:55:00Z">
        <w:r w:rsidR="00075DED">
          <w:t xml:space="preserve">that causes the disease </w:t>
        </w:r>
      </w:ins>
      <w:ins w:id="201" w:author="Kira Bernabe" w:date="2024-01-05T16:56:00Z">
        <w:r w:rsidR="00075DED">
          <w:t xml:space="preserve">tularemia. As it can be aerosolized, has a low infectious dose (as few as 10 cells), and </w:t>
        </w:r>
      </w:ins>
      <w:ins w:id="202" w:author="Kira Bernabe" w:date="2024-01-05T16:57:00Z">
        <w:r w:rsidR="00075DED">
          <w:t xml:space="preserve">a high mortality rate (up to 60% if left untreated), </w:t>
        </w:r>
        <w:r w:rsidR="00075DED" w:rsidRPr="00075DED">
          <w:rPr>
            <w:i/>
            <w:iCs/>
            <w:rPrChange w:id="203" w:author="Kira Bernabe" w:date="2024-01-05T17:02:00Z">
              <w:rPr/>
            </w:rPrChange>
          </w:rPr>
          <w:t>F. tularensis</w:t>
        </w:r>
        <w:r w:rsidR="00075DED">
          <w:t xml:space="preserve"> is c</w:t>
        </w:r>
      </w:ins>
      <w:ins w:id="204" w:author="Kira Bernabe" w:date="2024-01-05T16:58:00Z">
        <w:r w:rsidR="00075DED">
          <w:t xml:space="preserve">onsidered a potential bioweapon </w:t>
        </w:r>
      </w:ins>
      <w:r w:rsidR="00075DED">
        <w:fldChar w:fldCharType="begin"/>
      </w:r>
      <w:r w:rsidR="00075DED">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rsidR="00075DED">
        <w:fldChar w:fldCharType="separate"/>
      </w:r>
      <w:r w:rsidR="00075DED">
        <w:rPr>
          <w:noProof/>
        </w:rPr>
        <w:t>(Celli &amp; Zahrt, 2013)</w:t>
      </w:r>
      <w:r w:rsidR="00075DED">
        <w:fldChar w:fldCharType="end"/>
      </w:r>
      <w:ins w:id="205" w:author="Kira Bernabe" w:date="2024-01-05T16:58:00Z">
        <w:r w:rsidR="00075DED">
          <w:t xml:space="preserve">. </w:t>
        </w:r>
      </w:ins>
      <w:ins w:id="206" w:author="Kira Bernabe" w:date="2024-01-05T17:02:00Z">
        <w:r w:rsidR="00075DED">
          <w:t xml:space="preserve">It </w:t>
        </w:r>
      </w:ins>
      <w:r>
        <w:t>encodes three distinct homologs of bS21</w:t>
      </w:r>
      <w:r w:rsidR="008A2C3C">
        <w:t xml:space="preserve"> </w:t>
      </w:r>
      <w:r w:rsidR="008A2C3C">
        <w:fldChar w:fldCharType="begin"/>
      </w:r>
      <w:r w:rsidR="008A2C3C">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fldChar w:fldCharType="separate"/>
      </w:r>
      <w:r w:rsidR="008A2C3C">
        <w:rPr>
          <w:noProof/>
        </w:rPr>
        <w:t>(Trautmann &amp; Ramsey, 2022)</w:t>
      </w:r>
      <w:r w:rsidR="008A2C3C">
        <w:fldChar w:fldCharType="end"/>
      </w:r>
      <w:r>
        <w:t>.  As one of last proteins to be incorporated into the ribosome</w:t>
      </w:r>
      <w:r w:rsidR="00FA14EA">
        <w:t xml:space="preserve"> </w:t>
      </w:r>
      <w:r w:rsidR="00FA14EA">
        <w:fldChar w:fldCharType="begin"/>
      </w:r>
      <w:r w:rsidR="00FA14EA">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rsidR="00FA14EA">
        <w:fldChar w:fldCharType="separate"/>
      </w:r>
      <w:r w:rsidR="00FA14EA">
        <w:rPr>
          <w:noProof/>
        </w:rPr>
        <w:t>(Mizushima &amp; Nomura, 1970)</w:t>
      </w:r>
      <w:r w:rsidR="00FA14EA">
        <w:fldChar w:fldCharType="end"/>
      </w:r>
      <w:r>
        <w:t>, bS21 is loosely associated and as such, there is the potential that different homologs of the protein can be swapped out</w:t>
      </w:r>
      <w:commentRangeStart w:id="207"/>
      <w:commentRangeStart w:id="208"/>
      <w:r w:rsidR="00FA14EA">
        <w:t xml:space="preserve"> </w:t>
      </w:r>
      <w:r w:rsidR="00FA14EA">
        <w:fldChar w:fldCharType="begin"/>
      </w:r>
      <w:r w:rsidR="00FA14EA">
        <w:instrText xml:space="preserve"> ADDIN ZOTERO_ITEM CSL_CITATION {"citationID":"lsEmcHuP","properties":{"formattedCitation":"(Robertson et al., n.d.)","plainCitation":"(Robertson et al.,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rsidR="00FA14EA">
        <w:fldChar w:fldCharType="separate"/>
      </w:r>
      <w:r w:rsidR="00FA14EA">
        <w:rPr>
          <w:noProof/>
        </w:rPr>
        <w:t>(Robertson et al., n.d.)</w:t>
      </w:r>
      <w:r w:rsidR="00FA14EA">
        <w:fldChar w:fldCharType="end"/>
      </w:r>
      <w:commentRangeEnd w:id="207"/>
      <w:r w:rsidR="00B57000">
        <w:rPr>
          <w:rStyle w:val="CommentReference"/>
        </w:rPr>
        <w:commentReference w:id="207"/>
      </w:r>
      <w:commentRangeEnd w:id="208"/>
      <w:r w:rsidR="0053215F">
        <w:rPr>
          <w:rStyle w:val="CommentReference"/>
        </w:rPr>
        <w:commentReference w:id="208"/>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57000">
        <w:rPr>
          <w:rPrChange w:id="209" w:author="Kathryn Ramsey" w:date="2024-01-05T12:25:00Z">
            <w:rPr>
              <w:u w:val="single"/>
            </w:rPr>
          </w:rPrChange>
        </w:rPr>
        <w:t xml:space="preserve"> </w:t>
      </w:r>
      <w:commentRangeStart w:id="210"/>
      <w:r>
        <w:t>The loss of a particular homolog, bS21-2, leads to</w:t>
      </w:r>
      <w:ins w:id="211" w:author="Kira Bernabe" w:date="2024-01-06T18:23:00Z">
        <w:r w:rsidR="00B86DBA">
          <w:t xml:space="preserve"> changes in abundance for about 160 proteins that cannot be explained by changes in transcript abundance</w:t>
        </w:r>
      </w:ins>
      <w:ins w:id="212" w:author="Kira Bernabe" w:date="2024-01-06T18:25:00Z">
        <w:r w:rsidR="00B86DBA">
          <w:t xml:space="preserve"> </w:t>
        </w:r>
      </w:ins>
      <w:r w:rsidR="00B86DBA">
        <w:fldChar w:fldCharType="begin"/>
      </w:r>
      <w:r w:rsidR="00B86DBA">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B86DBA">
        <w:fldChar w:fldCharType="separate"/>
      </w:r>
      <w:r w:rsidR="00B86DBA">
        <w:rPr>
          <w:noProof/>
        </w:rPr>
        <w:t>(Trautmann &amp; Ramsey, 2022)</w:t>
      </w:r>
      <w:r w:rsidR="00B86DBA">
        <w:fldChar w:fldCharType="end"/>
      </w:r>
      <w:ins w:id="213" w:author="Kira Bernabe" w:date="2024-01-06T18:23:00Z">
        <w:r w:rsidR="00B86DBA">
          <w:t>.</w:t>
        </w:r>
      </w:ins>
      <w:r>
        <w:t xml:space="preserve"> </w:t>
      </w:r>
      <w:ins w:id="214" w:author="Kira Bernabe" w:date="2024-01-06T18:23:00Z">
        <w:r w:rsidR="00B86DBA">
          <w:t xml:space="preserve">Changes in phenotype seen </w:t>
        </w:r>
      </w:ins>
      <w:ins w:id="215" w:author="Kira Bernabe" w:date="2024-01-06T18:24:00Z">
        <w:r w:rsidR="00B86DBA">
          <w:t xml:space="preserve">in the ∆rpsU2 strain include </w:t>
        </w:r>
      </w:ins>
      <w:r>
        <w:t xml:space="preserve">a </w:t>
      </w:r>
      <w:r w:rsidR="00B57000">
        <w:t xml:space="preserve">reduction </w:t>
      </w:r>
      <w:r>
        <w:t xml:space="preserve">in protein abundance </w:t>
      </w:r>
      <w:r w:rsidR="00B57000">
        <w:t>for a key virulence factor, the type six secretion system (</w:t>
      </w:r>
      <w:r>
        <w:t>T6SS</w:t>
      </w:r>
      <w:r w:rsidR="00B57000">
        <w:t>)</w:t>
      </w:r>
      <w:r>
        <w:t xml:space="preserve">, a decrease in intramacrophage survival, and to a growth defect </w:t>
      </w:r>
      <w:r w:rsidRPr="00B0150E">
        <w:rPr>
          <w:i/>
          <w:iCs/>
        </w:rPr>
        <w:t>in vitro</w:t>
      </w:r>
      <w:r w:rsidR="008A2C3C">
        <w:rPr>
          <w:i/>
          <w:iCs/>
        </w:rPr>
        <w:t xml:space="preserve"> </w:t>
      </w:r>
      <w:r w:rsidR="008A2C3C" w:rsidRPr="008A2C3C">
        <w:fldChar w:fldCharType="begin"/>
      </w:r>
      <w:r w:rsidR="008A2C3C"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8A2C3C" w:rsidRPr="008A2C3C">
        <w:fldChar w:fldCharType="separate"/>
      </w:r>
      <w:r w:rsidR="008A2C3C" w:rsidRPr="008A2C3C">
        <w:rPr>
          <w:noProof/>
        </w:rPr>
        <w:t>(Trautmann &amp; Ramsey, 2022)</w:t>
      </w:r>
      <w:r w:rsidR="008A2C3C" w:rsidRPr="008A2C3C">
        <w:fldChar w:fldCharType="end"/>
      </w:r>
      <w:r>
        <w:t xml:space="preserve">. </w:t>
      </w:r>
      <w:ins w:id="216" w:author="Kira Bernabe" w:date="2024-01-06T18:24:00Z">
        <w:r w:rsidR="00B86DBA">
          <w:t>While these phenotypes can be complemented with the reintroduction of bS21-2, they cannot</w:t>
        </w:r>
      </w:ins>
      <w:ins w:id="217" w:author="Kira Bernabe" w:date="2024-01-06T18:25:00Z">
        <w:r w:rsidR="00B86DBA">
          <w:t xml:space="preserve"> by complemented by bS21-1 or bS21-3 (</w:t>
        </w:r>
      </w:ins>
      <w:r w:rsidR="00B86DBA">
        <w:fldChar w:fldCharType="begin"/>
      </w:r>
      <w:r w:rsidR="00B86DBA">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B86DBA">
        <w:fldChar w:fldCharType="separate"/>
      </w:r>
      <w:r w:rsidR="00B86DBA">
        <w:rPr>
          <w:noProof/>
        </w:rPr>
        <w:t>(</w:t>
      </w:r>
      <w:proofErr w:type="spellStart"/>
      <w:r w:rsidR="00B86DBA">
        <w:rPr>
          <w:noProof/>
        </w:rPr>
        <w:t>Trautmann</w:t>
      </w:r>
      <w:proofErr w:type="spellEnd"/>
      <w:r w:rsidR="00B86DBA">
        <w:rPr>
          <w:noProof/>
        </w:rPr>
        <w:t xml:space="preserve"> &amp; </w:t>
      </w:r>
      <w:r w:rsidR="00B86DBA">
        <w:rPr>
          <w:noProof/>
        </w:rPr>
        <w:lastRenderedPageBreak/>
        <w:t>Ramsey, 2022)</w:t>
      </w:r>
      <w:r w:rsidR="00B86DBA">
        <w:fldChar w:fldCharType="end"/>
      </w:r>
      <w:r w:rsidR="00B86DBA">
        <w:t>t</w:t>
      </w:r>
      <w:r>
        <w:t xml:space="preserve"> </w:t>
      </w:r>
      <w:del w:id="218" w:author="Kira Bernabe" w:date="2024-01-06T18:22:00Z">
        <w:r w:rsidDel="00B86DBA">
          <w:delText xml:space="preserve">Complementing strains of </w:delText>
        </w:r>
        <w:r w:rsidRPr="00CA306D" w:rsidDel="00B86DBA">
          <w:rPr>
            <w:i/>
            <w:iCs/>
          </w:rPr>
          <w:delText>F. tularensis</w:delText>
        </w:r>
        <w:r w:rsidDel="00B86DBA">
          <w:delText xml:space="preserve"> that lack bS21-2 with bS21-2 or bS21-3 restore protein abundance of T6SS, but bS21-1 does not</w:delText>
        </w:r>
        <w:r w:rsidR="008A2C3C" w:rsidDel="00B86DBA">
          <w:delText xml:space="preserve"> </w:delText>
        </w:r>
        <w:r w:rsidR="008A2C3C" w:rsidDel="00B86DBA">
          <w:fldChar w:fldCharType="begin"/>
        </w:r>
        <w:r w:rsidR="008A2C3C" w:rsidDel="00B86DBA">
          <w:delInstrText xml:space="preserve"> ADDIN ZOTERO_ITEM CSL_CITATION {"citationID":"3lWRdUa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delInstrText>
        </w:r>
        <w:r w:rsidR="008A2C3C" w:rsidDel="00B86DBA">
          <w:fldChar w:fldCharType="separate"/>
        </w:r>
        <w:r w:rsidR="008A2C3C" w:rsidDel="00B86DBA">
          <w:rPr>
            <w:noProof/>
          </w:rPr>
          <w:delText>(Trautmann &amp; Ramsey, 2022)</w:delText>
        </w:r>
        <w:r w:rsidR="008A2C3C" w:rsidDel="00B86DBA">
          <w:fldChar w:fldCharType="end"/>
        </w:r>
        <w:r w:rsidDel="00B86DBA">
          <w:delText xml:space="preserve">. bS21-1 restores wild-type level growth in </w:delText>
        </w:r>
        <w:r w:rsidRPr="00C06E53" w:rsidDel="00B86DBA">
          <w:rPr>
            <w:i/>
            <w:iCs/>
          </w:rPr>
          <w:delText>∆rpsU2</w:delText>
        </w:r>
        <w:r w:rsidDel="00B86DBA">
          <w:delText xml:space="preserve"> strains (the gene that encodes bS21-2), but bS21-3 does not</w:delText>
        </w:r>
        <w:r w:rsidR="008A2C3C" w:rsidDel="00B86DBA">
          <w:delText xml:space="preserve"> </w:delText>
        </w:r>
        <w:r w:rsidR="008A2C3C" w:rsidDel="00B86DBA">
          <w:fldChar w:fldCharType="begin"/>
        </w:r>
        <w:r w:rsidR="008A2C3C" w:rsidDel="00B86DBA">
          <w:delInstrText xml:space="preserve"> ADDIN ZOTERO_ITEM CSL_CITATION {"citationID":"oBvArp3N","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delInstrText>
        </w:r>
        <w:r w:rsidR="008A2C3C" w:rsidDel="00B86DBA">
          <w:fldChar w:fldCharType="separate"/>
        </w:r>
        <w:r w:rsidR="008A2C3C" w:rsidDel="00B86DBA">
          <w:rPr>
            <w:noProof/>
          </w:rPr>
          <w:delText>(Trautmann &amp; Ramsey, 2022)</w:delText>
        </w:r>
        <w:r w:rsidR="008A2C3C" w:rsidDel="00B86DBA">
          <w:fldChar w:fldCharType="end"/>
        </w:r>
        <w:r w:rsidDel="00B86DBA">
          <w:delText>. Finally, neither bS21-1 nor bS21-3 restore intramacrophage survival in cells lacking bS21-2</w:delText>
        </w:r>
        <w:r w:rsidR="008A2C3C" w:rsidDel="00B86DBA">
          <w:delText xml:space="preserve"> </w:delText>
        </w:r>
        <w:r w:rsidR="008A2C3C" w:rsidDel="00B86DBA">
          <w:fldChar w:fldCharType="begin"/>
        </w:r>
        <w:r w:rsidR="008A2C3C" w:rsidDel="00B86DBA">
          <w:delInstrText xml:space="preserve"> ADDIN ZOTERO_ITEM CSL_CITATION {"citationID":"wJAyePGg","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delInstrText>
        </w:r>
        <w:r w:rsidR="008A2C3C" w:rsidDel="00B86DBA">
          <w:fldChar w:fldCharType="separate"/>
        </w:r>
        <w:r w:rsidR="008A2C3C" w:rsidDel="00B86DBA">
          <w:rPr>
            <w:noProof/>
          </w:rPr>
          <w:delText>(Trautmann &amp; Ramsey, 2022)</w:delText>
        </w:r>
        <w:r w:rsidR="008A2C3C" w:rsidDel="00B86DBA">
          <w:fldChar w:fldCharType="end"/>
        </w:r>
        <w:r w:rsidDel="00B86DBA">
          <w:delText xml:space="preserve">. </w:delText>
        </w:r>
        <w:commentRangeEnd w:id="210"/>
        <w:r w:rsidR="00B57000" w:rsidDel="00B86DBA">
          <w:rPr>
            <w:rStyle w:val="CommentReference"/>
          </w:rPr>
          <w:commentReference w:id="210"/>
        </w:r>
      </w:del>
      <w:r>
        <w:t xml:space="preserve">These data </w:t>
      </w:r>
      <w:r w:rsidR="00CB74CA">
        <w:t xml:space="preserve">raise the possibility </w:t>
      </w:r>
      <w:r>
        <w:t xml:space="preserve">that each </w:t>
      </w:r>
      <w:r w:rsidR="00CB74CA">
        <w:t xml:space="preserve">bS21 </w:t>
      </w:r>
      <w:r>
        <w:t xml:space="preserve">homolog </w:t>
      </w:r>
      <w:r w:rsidR="00CB74CA">
        <w:t xml:space="preserve">may control the expression of different genes, possibly by </w:t>
      </w:r>
      <w:r>
        <w:t xml:space="preserve">preferentially </w:t>
      </w:r>
      <w:r w:rsidR="00CB74CA">
        <w:t>promoting translation</w:t>
      </w:r>
      <w:r>
        <w:t xml:space="preserve"> initiation of different transcripts. </w:t>
      </w:r>
      <w:ins w:id="219" w:author="Kathryn Ramsey" w:date="2024-01-05T13:00:00Z">
        <w:r w:rsidR="00980FEE">
          <w:t>[</w:t>
        </w:r>
        <w:del w:id="220" w:author="Kira Bernabe" w:date="2024-01-06T18:21:00Z">
          <w:r w:rsidR="00980FEE" w:rsidDel="00B86DBA">
            <w:delText xml:space="preserve">Insert sentence saying that </w:delText>
          </w:r>
        </w:del>
      </w:ins>
      <w:commentRangeStart w:id="221"/>
      <w:ins w:id="222" w:author="Kira Bernabe" w:date="2024-01-06T18:21:00Z">
        <w:r w:rsidR="00B86DBA">
          <w:t>W</w:t>
        </w:r>
      </w:ins>
      <w:ins w:id="223" w:author="Kathryn Ramsey" w:date="2024-01-05T13:00:00Z">
        <w:del w:id="224" w:author="Kira Bernabe" w:date="2024-01-06T18:21:00Z">
          <w:r w:rsidR="00980FEE" w:rsidDel="00B86DBA">
            <w:delText>w</w:delText>
          </w:r>
        </w:del>
        <w:r w:rsidR="00980FEE">
          <w:t xml:space="preserve">e will determine which transcripts are being actively translated by ribosomes with different bS21 homologs using </w:t>
        </w:r>
      </w:ins>
      <w:ins w:id="225" w:author="Kathryn Ramsey" w:date="2024-01-05T13:01:00Z">
        <w:r w:rsidR="00980FEE">
          <w:t>ribosome profiling, as discussed in methods.</w:t>
        </w:r>
      </w:ins>
      <w:ins w:id="226" w:author="Kathryn Ramsey" w:date="2024-01-05T13:00:00Z">
        <w:r w:rsidR="00980FEE">
          <w:t>]</w:t>
        </w:r>
      </w:ins>
      <w:commentRangeEnd w:id="221"/>
      <w:r w:rsidR="00B86DBA">
        <w:rPr>
          <w:rStyle w:val="CommentReference"/>
        </w:rPr>
        <w:commentReference w:id="221"/>
      </w:r>
    </w:p>
    <w:p w14:paraId="1598FB0B" w14:textId="77777777" w:rsidR="00BE6A1D" w:rsidRDefault="00BE6A1D" w:rsidP="00BE6A1D">
      <w:pPr>
        <w:spacing w:line="480" w:lineRule="auto"/>
        <w:contextualSpacing/>
        <w:jc w:val="both"/>
        <w:rPr>
          <w:ins w:id="227" w:author="Kira Bernabe" w:date="2024-01-06T18:37:00Z"/>
        </w:rPr>
      </w:pPr>
      <w:commentRangeStart w:id="228"/>
      <w:commentRangeStart w:id="229"/>
      <w:ins w:id="230" w:author="Kira Bernabe" w:date="2024-01-06T18:37:00Z">
        <w:r w:rsidRPr="003621C5">
          <w:rPr>
            <w:u w:val="single"/>
          </w:rPr>
          <w:t>Rational</w:t>
        </w:r>
        <w:r>
          <w:t>. Using ribosome profiling to ascertain whether each bS21 homolog</w:t>
        </w:r>
        <w:r w:rsidRPr="00B924C5">
          <w:t xml:space="preserve"> </w:t>
        </w:r>
        <w:r>
          <w:t>preferentially translates a specific subclass of mRNAs will provide insight into the mechanism of bS21’s role in translation initiation. We hypothesize the different populations of ribosomes in F. tularensis will preferentially translate mRNAs.</w:t>
        </w:r>
        <w:commentRangeEnd w:id="228"/>
        <w:r>
          <w:rPr>
            <w:rStyle w:val="CommentReference"/>
          </w:rPr>
          <w:commentReference w:id="228"/>
        </w:r>
      </w:ins>
      <w:commentRangeEnd w:id="229"/>
      <w:ins w:id="231" w:author="Kira Bernabe" w:date="2024-01-06T18:38:00Z">
        <w:r>
          <w:rPr>
            <w:rStyle w:val="CommentReference"/>
          </w:rPr>
          <w:commentReference w:id="229"/>
        </w:r>
      </w:ins>
    </w:p>
    <w:p w14:paraId="0926854B" w14:textId="54C13F4A" w:rsidR="00B16F9C" w:rsidRDefault="00B16F9C" w:rsidP="00982EBC">
      <w:pPr>
        <w:spacing w:line="480" w:lineRule="auto"/>
        <w:contextualSpacing/>
        <w:jc w:val="both"/>
      </w:pPr>
    </w:p>
    <w:p w14:paraId="5C029F94" w14:textId="7199BF0F" w:rsidR="00C32209" w:rsidRPr="00B16F9C" w:rsidRDefault="009510E3" w:rsidP="00982EBC">
      <w:pPr>
        <w:spacing w:line="480" w:lineRule="auto"/>
        <w:contextualSpacing/>
        <w:jc w:val="both"/>
      </w:pPr>
      <w:r>
        <w:rPr>
          <w:u w:val="single"/>
        </w:rPr>
        <w:t xml:space="preserve">A </w:t>
      </w:r>
      <w:r w:rsidR="00C32209" w:rsidRPr="00C32209">
        <w:rPr>
          <w:u w:val="single"/>
        </w:rPr>
        <w:t xml:space="preserve">connection between bS21 and </w:t>
      </w:r>
      <w:r w:rsidR="00980FEE">
        <w:rPr>
          <w:u w:val="single"/>
        </w:rPr>
        <w:t xml:space="preserve">antibiotic resistance in </w:t>
      </w:r>
      <w:r w:rsidR="00980FEE" w:rsidRPr="00980FEE">
        <w:rPr>
          <w:i/>
          <w:iCs/>
          <w:u w:val="single"/>
          <w:rPrChange w:id="232" w:author="Kathryn Ramsey" w:date="2024-01-05T13:04:00Z">
            <w:rPr>
              <w:u w:val="single"/>
            </w:rPr>
          </w:rPrChange>
        </w:rPr>
        <w:t>S. aureus</w:t>
      </w:r>
    </w:p>
    <w:p w14:paraId="5C0A320D" w14:textId="6621FD57" w:rsidR="00F4637B" w:rsidRPr="00F4637B" w:rsidRDefault="0053215F" w:rsidP="00982EBC">
      <w:pPr>
        <w:spacing w:line="480" w:lineRule="auto"/>
        <w:ind w:firstLine="720"/>
        <w:contextualSpacing/>
        <w:jc w:val="both"/>
      </w:pPr>
      <w:ins w:id="233" w:author="Kira Bernabe" w:date="2024-01-05T17:04:00Z">
        <w:r w:rsidRPr="00B86DBA">
          <w:rPr>
            <w:i/>
            <w:iCs/>
            <w:rPrChange w:id="234" w:author="Kira Bernabe" w:date="2024-01-06T18:27:00Z">
              <w:rPr/>
            </w:rPrChange>
          </w:rPr>
          <w:t>S. aureus</w:t>
        </w:r>
        <w:r>
          <w:t xml:space="preserve"> is </w:t>
        </w:r>
      </w:ins>
      <w:ins w:id="235" w:author="Kira Bernabe" w:date="2024-01-05T17:05:00Z">
        <w:r>
          <w:t>a commensal bacterium u</w:t>
        </w:r>
      </w:ins>
      <w:ins w:id="236" w:author="Kira Bernabe" w:date="2024-01-05T17:06:00Z">
        <w:r>
          <w:t xml:space="preserve">biquitous in the environment and found on the skin of humans and other animals. </w:t>
        </w:r>
      </w:ins>
      <w:ins w:id="237" w:author="Kira Bernabe" w:date="2024-01-05T17:07:00Z">
        <w:r>
          <w:t>Although it is usually harmless,</w:t>
        </w:r>
      </w:ins>
      <w:ins w:id="238" w:author="Kira Bernabe" w:date="2024-01-05T17:08:00Z">
        <w:r>
          <w:t xml:space="preserve"> it</w:t>
        </w:r>
      </w:ins>
      <w:ins w:id="239" w:author="Kira Bernabe" w:date="2024-01-05T17:06:00Z">
        <w:r>
          <w:t xml:space="preserve"> </w:t>
        </w:r>
      </w:ins>
      <w:ins w:id="240" w:author="Kira Bernabe" w:date="2024-01-05T17:07:00Z">
        <w:r>
          <w:t xml:space="preserve">can </w:t>
        </w:r>
      </w:ins>
      <w:ins w:id="241" w:author="Kira Bernabe" w:date="2024-01-05T17:06:00Z">
        <w:r>
          <w:t>cause skin infections</w:t>
        </w:r>
      </w:ins>
      <w:ins w:id="242" w:author="Kira Bernabe" w:date="2024-01-05T17:08:00Z">
        <w:r>
          <w:t>,</w:t>
        </w:r>
      </w:ins>
      <w:ins w:id="243" w:author="Kira Bernabe" w:date="2024-01-05T17:06:00Z">
        <w:r>
          <w:t xml:space="preserve"> foodborne illness</w:t>
        </w:r>
      </w:ins>
      <w:ins w:id="244" w:author="Kira Bernabe" w:date="2024-01-05T17:08:00Z">
        <w:r>
          <w:t xml:space="preserve">, and septicemia </w:t>
        </w:r>
      </w:ins>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ins w:id="245" w:author="Kira Bernabe" w:date="2024-01-05T17:08:00Z">
        <w:r>
          <w:t xml:space="preserve">. </w:t>
        </w:r>
      </w:ins>
      <w:commentRangeStart w:id="246"/>
      <w:r w:rsidR="00F4637B" w:rsidRPr="00F4637B">
        <w:t xml:space="preserve">In </w:t>
      </w:r>
      <w:r w:rsidR="00F4637B" w:rsidRPr="00F4637B">
        <w:rPr>
          <w:i/>
          <w:iCs/>
        </w:rPr>
        <w:t>S</w:t>
      </w:r>
      <w:r w:rsidR="00BA475B">
        <w:rPr>
          <w:i/>
          <w:iCs/>
        </w:rPr>
        <w:t>.</w:t>
      </w:r>
      <w:r w:rsidR="00F4637B" w:rsidRPr="00F4637B">
        <w:rPr>
          <w:i/>
          <w:iCs/>
        </w:rPr>
        <w:t xml:space="preserve"> aureus, </w:t>
      </w:r>
      <w:r w:rsidR="00F4637B" w:rsidRPr="00F4637B">
        <w:t>resistance to antibiotics is an increasing threat to public healt</w:t>
      </w:r>
      <w:r w:rsidR="00EF64DC">
        <w:t xml:space="preserve">h </w:t>
      </w:r>
      <w:r w:rsidR="0046128A">
        <w:fldChar w:fldCharType="begin"/>
      </w:r>
      <w:r w:rsidR="0046128A">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rsidR="0046128A">
        <w:fldChar w:fldCharType="separate"/>
      </w:r>
      <w:r w:rsidR="0046128A">
        <w:rPr>
          <w:noProof/>
        </w:rPr>
        <w:t>(Sader et al., 2009)</w:t>
      </w:r>
      <w:r w:rsidR="0046128A">
        <w:fldChar w:fldCharType="end"/>
      </w:r>
      <w:commentRangeEnd w:id="246"/>
      <w:r w:rsidR="00DC025F">
        <w:rPr>
          <w:rStyle w:val="CommentReference"/>
        </w:rPr>
        <w:commentReference w:id="246"/>
      </w:r>
      <w:r w:rsidR="00F4637B" w:rsidRPr="00F4637B">
        <w:t xml:space="preserve">. Methicillin-resistant </w:t>
      </w:r>
      <w:r w:rsidR="00F4637B" w:rsidRPr="00F4637B">
        <w:rPr>
          <w:i/>
          <w:iCs/>
        </w:rPr>
        <w:t>S. aureus</w:t>
      </w:r>
      <w:r w:rsidR="00F4637B" w:rsidRPr="00F4637B">
        <w:t xml:space="preserve"> (MRSA) is a multi-drug resistant strain </w:t>
      </w:r>
      <w:r w:rsidR="00101E6B">
        <w:t xml:space="preserve">whose </w:t>
      </w:r>
      <w:r w:rsidR="00F4637B" w:rsidRPr="00F4637B">
        <w:t xml:space="preserve">drug susceptibility profile is constantly evolving. MRSA has given way to VSSA and VRSA (vancomycin-intermediate and vancomycin-resistant </w:t>
      </w:r>
      <w:r w:rsidR="00F4637B" w:rsidRPr="00F4637B">
        <w:rPr>
          <w:i/>
          <w:iCs/>
        </w:rPr>
        <w:t>S. aureus</w:t>
      </w:r>
      <w:r w:rsidR="00F4637B" w:rsidRPr="00F4637B">
        <w:t>, respectively)</w:t>
      </w:r>
      <w:ins w:id="247" w:author="Kathryn Ramsey" w:date="2024-01-05T13:05:00Z">
        <w:r w:rsidR="00D446D7">
          <w:t xml:space="preserve"> </w:t>
        </w:r>
      </w:ins>
      <w:r w:rsidR="0046128A">
        <w:fldChar w:fldCharType="begin"/>
      </w:r>
      <w:r w:rsidR="000817F6">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rsidR="0046128A">
        <w:fldChar w:fldCharType="separate"/>
      </w:r>
      <w:r w:rsidR="000817F6">
        <w:rPr>
          <w:noProof/>
        </w:rPr>
        <w:t>(Cui et al., 2006; Hanaki et al., 1998)</w:t>
      </w:r>
      <w:r w:rsidR="0046128A">
        <w:fldChar w:fldCharType="end"/>
      </w:r>
      <w:r w:rsidR="00F4637B" w:rsidRPr="00F4637B">
        <w:t xml:space="preserve">. Independent studies looking into </w:t>
      </w:r>
      <w:r w:rsidR="00D446D7">
        <w:t>the</w:t>
      </w:r>
      <w:r w:rsidR="00D446D7" w:rsidRPr="00F4637B">
        <w:t xml:space="preserve"> </w:t>
      </w:r>
      <w:r w:rsidR="00D446D7">
        <w:lastRenderedPageBreak/>
        <w:t>acquisition of vancomycin-resistance</w:t>
      </w:r>
      <w:r w:rsidR="00F4637B" w:rsidRPr="00F4637B">
        <w:t xml:space="preserve"> </w:t>
      </w:r>
      <w:r w:rsidR="00D446D7">
        <w:t>identified</w:t>
      </w:r>
      <w:r w:rsidR="00D446D7" w:rsidRPr="00F4637B">
        <w:t xml:space="preserve"> </w:t>
      </w:r>
      <w:r w:rsidR="00F4637B" w:rsidRPr="00F4637B">
        <w:t xml:space="preserve">mutations in </w:t>
      </w:r>
      <w:r w:rsidR="00D446D7">
        <w:t xml:space="preserve">the gene encoding bS21, </w:t>
      </w:r>
      <w:commentRangeStart w:id="248"/>
      <w:r w:rsidR="00F4637B" w:rsidRPr="00F4637B">
        <w:rPr>
          <w:i/>
          <w:iCs/>
        </w:rPr>
        <w:t>rpsU</w:t>
      </w:r>
      <w:r w:rsidR="0046128A" w:rsidRPr="0046128A">
        <w:t xml:space="preserve"> </w:t>
      </w:r>
      <w:commentRangeEnd w:id="248"/>
      <w:r w:rsidR="00B22B17">
        <w:rPr>
          <w:rStyle w:val="CommentReference"/>
        </w:rPr>
        <w:commentReference w:id="248"/>
      </w:r>
      <w:r w:rsidR="0046128A"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53215F">
        <w:rPr>
          <w:lang w:val="es-419"/>
          <w:rPrChange w:id="249" w:author="Kira Bernabe" w:date="2024-01-05T17:11:00Z">
            <w:rPr/>
          </w:rPrChange>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53215F">
        <w:rPr>
          <w:lang w:val="es-419"/>
          <w:rPrChange w:id="250" w:author="Kira Bernabe" w:date="2024-01-05T17:11:00Z">
            <w:rPr/>
          </w:rPrChange>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0046128A" w:rsidRPr="0046128A">
        <w:fldChar w:fldCharType="separate"/>
      </w:r>
      <w:r w:rsidRPr="0053215F">
        <w:rPr>
          <w:lang w:val="es-419"/>
          <w:rPrChange w:id="251" w:author="Kira Bernabe" w:date="2024-01-05T17:11:00Z">
            <w:rPr/>
          </w:rPrChange>
        </w:rPr>
        <w:t>(Basco et al., 2019; Cameron et al., 2012; Friedman et al., 2006; Matsuo et al., 2013)</w:t>
      </w:r>
      <w:r w:rsidR="0046128A" w:rsidRPr="0046128A">
        <w:fldChar w:fldCharType="end"/>
      </w:r>
      <w:del w:id="252" w:author="Kira Bernabe" w:date="2024-01-05T17:11:00Z">
        <w:r w:rsidR="0046128A" w:rsidRPr="0053215F" w:rsidDel="0053215F">
          <w:rPr>
            <w:lang w:val="es-419"/>
            <w:rPrChange w:id="253" w:author="Kira Bernabe" w:date="2024-01-05T17:11:00Z">
              <w:rPr/>
            </w:rPrChange>
          </w:rPr>
          <w:delText xml:space="preserve"> </w:delText>
        </w:r>
      </w:del>
      <w:r w:rsidR="00F4637B" w:rsidRPr="0053215F">
        <w:rPr>
          <w:lang w:val="es-419"/>
          <w:rPrChange w:id="254" w:author="Kira Bernabe" w:date="2024-01-05T17:11:00Z">
            <w:rPr/>
          </w:rPrChange>
        </w:rPr>
        <w:t xml:space="preserve">. </w:t>
      </w:r>
      <w:r w:rsidR="00F4637B" w:rsidRPr="00F4637B">
        <w:t xml:space="preserve">Additionally, a transposon insertion was found upstream of </w:t>
      </w:r>
      <w:r w:rsidR="00F4637B" w:rsidRPr="00F4637B">
        <w:rPr>
          <w:i/>
          <w:iCs/>
        </w:rPr>
        <w:t>rpsU</w:t>
      </w:r>
      <w:r w:rsidR="00F4637B" w:rsidRPr="00F4637B">
        <w:t xml:space="preserve"> that led to reduced susceptibility to </w:t>
      </w:r>
      <w:r w:rsidR="008319EC">
        <w:t xml:space="preserve">vancomycin and </w:t>
      </w:r>
      <w:r w:rsidR="00F4637B" w:rsidRPr="00F4637B">
        <w:t>daptomycin</w:t>
      </w:r>
      <w:r w:rsidR="00101E6B">
        <w:t xml:space="preserve"> </w:t>
      </w:r>
      <w:r w:rsidR="00101E6B">
        <w:fldChar w:fldCharType="begin"/>
      </w:r>
      <w:r w:rsidR="00101E6B">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rsidR="00101E6B">
        <w:fldChar w:fldCharType="separate"/>
      </w:r>
      <w:r w:rsidR="00101E6B" w:rsidRPr="00101E6B">
        <w:rPr>
          <w:rFonts w:ascii="Calibri" w:cs="Calibri"/>
          <w:kern w:val="0"/>
        </w:rPr>
        <w:t>(Blake &amp; O’Neill, 2013)</w:t>
      </w:r>
      <w:r w:rsidR="00101E6B">
        <w:fldChar w:fldCharType="end"/>
      </w:r>
      <w:del w:id="255" w:author="Kathryn Ramsey" w:date="2024-01-05T13:20:00Z">
        <w:r w:rsidR="0046128A" w:rsidDel="00E81376">
          <w:delText xml:space="preserve"> </w:delText>
        </w:r>
      </w:del>
      <w:r w:rsidR="00F4637B" w:rsidRPr="00F4637B">
        <w:t xml:space="preserve">. </w:t>
      </w:r>
    </w:p>
    <w:p w14:paraId="291174C9" w14:textId="10FF8331" w:rsidR="00715B1D" w:rsidRPr="00F4637B" w:rsidRDefault="00F4637B" w:rsidP="00982EBC">
      <w:pPr>
        <w:spacing w:line="480" w:lineRule="auto"/>
        <w:ind w:firstLine="720"/>
        <w:contextualSpacing/>
        <w:jc w:val="both"/>
      </w:pPr>
      <w:r w:rsidRPr="00F4637B">
        <w:t xml:space="preserve">Vancomycin and daptomycin are two antibiotics that are considered “last resort” </w:t>
      </w:r>
      <w:r w:rsidR="00715B1D">
        <w:t>therapie</w:t>
      </w:r>
      <w:r w:rsidRPr="00F4637B">
        <w:t xml:space="preserve">s against an increasing threat of resistant </w:t>
      </w:r>
      <w:r w:rsidRPr="00F4637B">
        <w:rPr>
          <w:i/>
          <w:iCs/>
        </w:rPr>
        <w:t>S. aureus</w:t>
      </w:r>
      <w:r w:rsidR="006B4013">
        <w:t xml:space="preserve"> </w:t>
      </w:r>
      <w:r w:rsidR="006B4013">
        <w:fldChar w:fldCharType="begin"/>
      </w:r>
      <w:r w:rsidR="006B4013">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rsidR="006B4013">
        <w:fldChar w:fldCharType="separate"/>
      </w:r>
      <w:r w:rsidR="006B4013">
        <w:rPr>
          <w:noProof/>
        </w:rPr>
        <w:t>(Cui et al., 2006; Miller et al., 2016)</w:t>
      </w:r>
      <w:r w:rsidR="006B4013">
        <w:fldChar w:fldCharType="end"/>
      </w:r>
      <w:r w:rsidRPr="00F4637B">
        <w:t>. Vancomycin is a glycopeptide that disrupts the peptidoglycan layer of Gram-positive bacteria by blocking substrates for its synthesis</w:t>
      </w:r>
      <w:r w:rsidR="006B4013">
        <w:t xml:space="preserve"> </w:t>
      </w:r>
      <w:r w:rsidR="006B4013">
        <w:fldChar w:fldCharType="begin"/>
      </w:r>
      <w:r w:rsidR="008C5502">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R="006B4013">
        <w:fldChar w:fldCharType="separate"/>
      </w:r>
      <w:r w:rsidR="008C5502">
        <w:rPr>
          <w:noProof/>
        </w:rPr>
        <w:t>(Cui et al., 2006; Howden et al., 2010)</w:t>
      </w:r>
      <w:r w:rsidR="006B4013">
        <w:fldChar w:fldCharType="end"/>
      </w:r>
      <w:r w:rsidRPr="00F4637B">
        <w:t>. Specifically, it targets the D-alanyl-D-alanine residue (DDR) of lipid II precursor. Daptomycin is a lipopeptide that is often used when vancomycin fails. Its mechanism of action is still unclear, but it also disrupts cell wall synthesis</w:t>
      </w:r>
      <w:r w:rsidR="006B4013">
        <w:t xml:space="preserve"> </w:t>
      </w:r>
      <w:r w:rsidR="006B4013">
        <w:fldChar w:fldCharType="begin"/>
      </w:r>
      <w:r w:rsidR="008C5502">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rsidR="006B4013">
        <w:fldChar w:fldCharType="separate"/>
      </w:r>
      <w:r w:rsidR="008C5502" w:rsidRPr="008C5502">
        <w:rPr>
          <w:rFonts w:ascii="Calibri" w:cs="Calibri"/>
          <w:kern w:val="0"/>
        </w:rPr>
        <w:t>(Miller et al., 2016; Müller et al., 2016)</w:t>
      </w:r>
      <w:r w:rsidR="006B4013">
        <w:fldChar w:fldCharType="end"/>
      </w:r>
      <w:r w:rsidRPr="00F4637B">
        <w:t xml:space="preserve">. </w:t>
      </w:r>
      <w:r w:rsidR="003F3902">
        <w:t>It is remarkable that loss of a ribosomal protein, bS21, leads to increased resistance to</w:t>
      </w:r>
      <w:r w:rsidR="00715B1D" w:rsidRPr="00F4637B">
        <w:t xml:space="preserve"> these two cell-wall-targeting</w:t>
      </w:r>
      <w:r w:rsidR="00715B1D">
        <w:t xml:space="preserve"> </w:t>
      </w:r>
      <w:r w:rsidR="00715B1D" w:rsidRPr="00F4637B">
        <w:t>antibiotics</w:t>
      </w:r>
      <w:r w:rsidR="00715B1D">
        <w:t>. It</w:t>
      </w:r>
      <w:r w:rsidR="00715B1D" w:rsidRPr="00715B1D">
        <w:t xml:space="preserve"> </w:t>
      </w:r>
      <w:r w:rsidR="00715B1D" w:rsidRPr="00F4637B">
        <w:t xml:space="preserve">suggests that </w:t>
      </w:r>
      <w:r w:rsidR="003F3902">
        <w:t xml:space="preserve">loss of </w:t>
      </w:r>
      <w:r w:rsidR="00715B1D" w:rsidRPr="00F4637B">
        <w:t xml:space="preserve">bS21 may </w:t>
      </w:r>
      <w:r w:rsidR="003F3902">
        <w:t xml:space="preserve">lead to downstream effects on gene expression that impact antibiotic resistance. </w:t>
      </w:r>
      <w:commentRangeStart w:id="256"/>
      <w:proofErr w:type="gramStart"/>
      <w:r w:rsidR="003F3902">
        <w:t>In particular, it</w:t>
      </w:r>
      <w:proofErr w:type="gramEnd"/>
      <w:r w:rsidR="003F3902">
        <w:t xml:space="preserve"> is possible that bS21 is</w:t>
      </w:r>
      <w:r w:rsidR="00715B1D" w:rsidRPr="00F4637B">
        <w:t xml:space="preserve"> involved in the regulation of cell wall synthesis</w:t>
      </w:r>
      <w:commentRangeEnd w:id="256"/>
      <w:r w:rsidR="003F3902">
        <w:rPr>
          <w:rStyle w:val="CommentReference"/>
        </w:rPr>
        <w:commentReference w:id="256"/>
      </w:r>
      <w:r w:rsidR="00715B1D" w:rsidRPr="00F4637B">
        <w:t>.</w:t>
      </w:r>
      <w:r w:rsidR="00715B1D">
        <w:t xml:space="preserve"> </w:t>
      </w:r>
      <w:ins w:id="257" w:author="Kira Bernabe" w:date="2024-01-06T18:27:00Z">
        <w:r w:rsidR="00B86DBA">
          <w:t xml:space="preserve">As vancomycin and daptomycin target the cell wall, </w:t>
        </w:r>
      </w:ins>
      <w:ins w:id="258" w:author="Kira Bernabe" w:date="2024-01-06T18:28:00Z">
        <w:r w:rsidR="00B86DBA">
          <w:t xml:space="preserve">one mechanism of resistance that </w:t>
        </w:r>
        <w:r w:rsidR="00B86DBA" w:rsidRPr="00B86DBA">
          <w:rPr>
            <w:i/>
            <w:iCs/>
            <w:rPrChange w:id="259" w:author="Kira Bernabe" w:date="2024-01-06T18:28:00Z">
              <w:rPr/>
            </w:rPrChange>
          </w:rPr>
          <w:t>S. aureus</w:t>
        </w:r>
        <w:r w:rsidR="00B86DBA">
          <w:t xml:space="preserve"> employs is a thickened cell wall. </w:t>
        </w:r>
      </w:ins>
      <w:ins w:id="260" w:author="Kira Bernabe" w:date="2024-01-06T18:29:00Z">
        <w:r w:rsidR="00721DC8">
          <w:t xml:space="preserve">We will </w:t>
        </w:r>
      </w:ins>
      <w:ins w:id="261" w:author="Kira Bernabe" w:date="2024-01-06T18:30:00Z">
        <w:r w:rsidR="00721DC8">
          <w:t xml:space="preserve">discern </w:t>
        </w:r>
      </w:ins>
      <w:ins w:id="262" w:author="Kira Bernabe" w:date="2024-01-06T18:29:00Z">
        <w:r w:rsidR="00721DC8">
          <w:t>if</w:t>
        </w:r>
      </w:ins>
      <w:ins w:id="263" w:author="Kira Bernabe" w:date="2024-01-06T18:30:00Z">
        <w:r w:rsidR="00721DC8">
          <w:t xml:space="preserve"> bS21 influences cell wall synthesis in </w:t>
        </w:r>
        <w:r w:rsidR="00721DC8" w:rsidRPr="00721DC8">
          <w:rPr>
            <w:i/>
            <w:iCs/>
            <w:rPrChange w:id="264" w:author="Kira Bernabe" w:date="2024-01-06T18:31:00Z">
              <w:rPr/>
            </w:rPrChange>
          </w:rPr>
          <w:t>S. aureus</w:t>
        </w:r>
        <w:r w:rsidR="00721DC8">
          <w:t xml:space="preserve"> by creating a clean deletion strain and assessing its antibiotic susceptibility profile and </w:t>
        </w:r>
      </w:ins>
      <w:ins w:id="265" w:author="Kira Bernabe" w:date="2024-01-06T18:31:00Z">
        <w:r w:rsidR="00721DC8">
          <w:t xml:space="preserve">use microscopy the measure its cell wall </w:t>
        </w:r>
        <w:proofErr w:type="gramStart"/>
        <w:r w:rsidR="00721DC8">
          <w:t>thickness.</w:t>
        </w:r>
      </w:ins>
      <w:r w:rsidR="00734504">
        <w:t>[</w:t>
      </w:r>
      <w:proofErr w:type="gramEnd"/>
      <w:r w:rsidR="00734504">
        <w:t xml:space="preserve">Finish off with </w:t>
      </w:r>
      <w:r w:rsidR="00216518">
        <w:t xml:space="preserve">sentence or two </w:t>
      </w:r>
      <w:r w:rsidR="00734504">
        <w:t>overview of what you plan to do to study this, just as you did for the Ft project.]</w:t>
      </w:r>
    </w:p>
    <w:p w14:paraId="20F63C9E" w14:textId="77777777" w:rsidR="00BE6A1D" w:rsidRPr="00715B1D" w:rsidRDefault="00BE6A1D" w:rsidP="00BE6A1D">
      <w:pPr>
        <w:spacing w:line="480" w:lineRule="auto"/>
        <w:contextualSpacing/>
        <w:jc w:val="both"/>
        <w:rPr>
          <w:moveTo w:id="266" w:author="Kira Bernabe" w:date="2024-01-06T18:39:00Z"/>
        </w:rPr>
      </w:pPr>
      <w:moveToRangeStart w:id="267" w:author="Kira Bernabe" w:date="2024-01-06T18:39:00Z" w:name="move155458783"/>
      <w:commentRangeStart w:id="268"/>
      <w:commentRangeStart w:id="269"/>
      <w:moveTo w:id="270" w:author="Kira Bernabe" w:date="2024-01-06T18:39:00Z">
        <w:r>
          <w:t xml:space="preserve">Rationale: Vancomycin and daptomycin are antibiotics that attack the bacterial cell envelope.  Strains of </w:t>
        </w:r>
        <w:r w:rsidRPr="00606F59">
          <w:rPr>
            <w:i/>
            <w:iCs/>
          </w:rPr>
          <w:t>S. aureus</w:t>
        </w:r>
        <w:r>
          <w:t xml:space="preserve"> that show resistance to vancomycin and daptomycin have thicker cell walls. </w:t>
        </w:r>
        <w:r>
          <w:lastRenderedPageBreak/>
          <w:t xml:space="preserve">Mutations in </w:t>
        </w:r>
        <w:r w:rsidRPr="00606F59">
          <w:rPr>
            <w:i/>
            <w:iCs/>
          </w:rPr>
          <w:t>rpsU</w:t>
        </w:r>
        <w:r>
          <w:t xml:space="preserve"> have been observed in these resistant strains </w:t>
        </w:r>
        <w:r>
          <w:fldChar w:fldCharType="begin"/>
        </w:r>
        <w:r>
          <w:instrText xml:space="preserve"> ADDIN ZOTERO_ITEM CSL_CITATION {"citationID":"4H3eaVlm","properties":{"unsorted":true,"formattedCitation":"(Howden et al., 2010)","plainCitation":"(Howden et al., 2010)","noteIndex":0},"citationItems":[{"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Howden et al., 2010)</w:t>
        </w:r>
        <w:r>
          <w:fldChar w:fldCharType="end"/>
        </w:r>
        <w:r>
          <w:t>. We hypothesize that a loss of bS21 may result in a thicker cell envelope.</w:t>
        </w:r>
        <w:commentRangeEnd w:id="268"/>
        <w:r>
          <w:rPr>
            <w:rStyle w:val="CommentReference"/>
          </w:rPr>
          <w:commentReference w:id="268"/>
        </w:r>
      </w:moveTo>
      <w:commentRangeEnd w:id="269"/>
      <w:r>
        <w:rPr>
          <w:rStyle w:val="CommentReference"/>
        </w:rPr>
        <w:commentReference w:id="269"/>
      </w:r>
    </w:p>
    <w:moveToRangeEnd w:id="267"/>
    <w:p w14:paraId="3BA7391F" w14:textId="1DB9FEBD" w:rsidR="00F4637B" w:rsidRPr="00F4637B" w:rsidRDefault="00F4637B" w:rsidP="00982EBC">
      <w:pPr>
        <w:spacing w:line="480" w:lineRule="auto"/>
        <w:ind w:firstLine="720"/>
        <w:contextualSpacing/>
        <w:jc w:val="both"/>
      </w:pPr>
    </w:p>
    <w:p w14:paraId="41E1E762" w14:textId="0A4BE51C" w:rsidR="00C32209" w:rsidRPr="0072053A" w:rsidRDefault="00982EBC" w:rsidP="002268E0">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 xml:space="preserve">D. </w:t>
      </w:r>
      <w:r w:rsidR="00715B1D" w:rsidRPr="0072053A">
        <w:rPr>
          <w:rFonts w:ascii="Calibri" w:hAnsi="Calibri" w:cs="Calibri"/>
          <w:b/>
          <w:bCs/>
          <w:color w:val="000000" w:themeColor="text1"/>
          <w:sz w:val="24"/>
          <w:szCs w:val="24"/>
        </w:rPr>
        <w:t>Method</w:t>
      </w:r>
      <w:r w:rsidRPr="0072053A">
        <w:rPr>
          <w:rFonts w:ascii="Calibri" w:hAnsi="Calibri" w:cs="Calibri"/>
          <w:b/>
          <w:bCs/>
          <w:color w:val="000000" w:themeColor="text1"/>
          <w:sz w:val="24"/>
          <w:szCs w:val="24"/>
        </w:rPr>
        <w:t>ology and Procedures</w:t>
      </w:r>
    </w:p>
    <w:p w14:paraId="25312226" w14:textId="5444345B" w:rsidR="0072053A" w:rsidRDefault="0072053A" w:rsidP="0072053A">
      <w:pPr>
        <w:spacing w:line="480" w:lineRule="auto"/>
        <w:contextualSpacing/>
        <w:jc w:val="both"/>
      </w:pPr>
      <w:r w:rsidRPr="0072053A">
        <w:t>Specific Aim 1</w:t>
      </w:r>
      <w:r>
        <w:t xml:space="preserve">. In </w:t>
      </w:r>
      <w:r w:rsidRPr="0072053A">
        <w:rPr>
          <w:i/>
          <w:iCs/>
        </w:rPr>
        <w:t>F. tularensis</w:t>
      </w:r>
      <w:r>
        <w:t>, does incorporation of specific bS21 homologs into the ribosome lead to preferential translation of specific transcripts?</w:t>
      </w:r>
    </w:p>
    <w:p w14:paraId="7B14B46D" w14:textId="77777777" w:rsidR="00C209F4" w:rsidRDefault="00980FEE" w:rsidP="00980FEE">
      <w:pPr>
        <w:spacing w:line="480" w:lineRule="auto"/>
        <w:contextualSpacing/>
        <w:jc w:val="both"/>
      </w:pPr>
      <w:r w:rsidRPr="003621C5">
        <w:rPr>
          <w:u w:val="single"/>
        </w:rPr>
        <w:t>Overall strategy</w:t>
      </w:r>
      <w:del w:id="271" w:author="Kathryn Ramsey" w:date="2024-01-05T13:45:00Z">
        <w:r w:rsidRPr="003621C5" w:rsidDel="00C209F4">
          <w:rPr>
            <w:u w:val="single"/>
          </w:rPr>
          <w:delText>:</w:delText>
        </w:r>
      </w:del>
      <w:r w:rsidRPr="00B1577A">
        <w:t xml:space="preserve"> </w:t>
      </w:r>
    </w:p>
    <w:p w14:paraId="589E8D41" w14:textId="1A22E28F" w:rsidR="00C209F4" w:rsidRDefault="00C209F4" w:rsidP="00C209F4">
      <w:pPr>
        <w:spacing w:line="480" w:lineRule="auto"/>
        <w:ind w:firstLine="720"/>
        <w:contextualSpacing/>
        <w:jc w:val="both"/>
      </w:pPr>
      <w:r>
        <w:t xml:space="preserve">[Add sentence discussing what data we expect to obtain using ribosome profiling first] </w:t>
      </w:r>
      <w:r w:rsidR="00980FEE">
        <w:t>Ribosome profiling is a technique that sequences mRNA footprints protected by actively translating ribosomes</w:t>
      </w:r>
      <w:r w:rsidR="0026662A">
        <w:t xml:space="preserve"> (Figure 2)</w:t>
      </w:r>
      <w:r w:rsidR="00980FEE">
        <w:t xml:space="preserve">. The measured density of ribosomes halted on a given transcript is representative of protein synthesis, allowing for a global snapshot of what is being translated across the genome </w:t>
      </w:r>
      <w:r w:rsidR="00980FEE">
        <w:fldChar w:fldCharType="begin"/>
      </w:r>
      <w:r w:rsidR="00980FEE">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980FEE">
        <w:fldChar w:fldCharType="separate"/>
      </w:r>
      <w:r w:rsidR="00980FEE">
        <w:rPr>
          <w:noProof/>
        </w:rPr>
        <w:t>(Brar &amp; Weissman, 2015; Johnson &amp; Li, 2018; Mohammad &amp; Buskirk, 2019)</w:t>
      </w:r>
      <w:r w:rsidR="00980FEE">
        <w:fldChar w:fldCharType="end"/>
      </w:r>
      <w:r w:rsidR="00980FEE">
        <w:t xml:space="preserve">. A parallel analysis of </w:t>
      </w:r>
      <w:r>
        <w:t xml:space="preserve">mRNA abundance using </w:t>
      </w:r>
      <w:r w:rsidR="00980FEE">
        <w:t xml:space="preserve">RNA Seq will allow us </w:t>
      </w:r>
      <w:proofErr w:type="gramStart"/>
      <w:r>
        <w:t>identify</w:t>
      </w:r>
      <w:proofErr w:type="gramEnd"/>
      <w:r>
        <w:t xml:space="preserve"> which transcripts are present in the cell.</w:t>
      </w:r>
      <w:r w:rsidR="00980FEE">
        <w:t xml:space="preserve"> </w:t>
      </w:r>
    </w:p>
    <w:p w14:paraId="6DDB74E5" w14:textId="0CD5DD5F" w:rsidR="00D832C1" w:rsidRDefault="00D832C1" w:rsidP="00C209F4">
      <w:pPr>
        <w:spacing w:line="480" w:lineRule="auto"/>
        <w:ind w:firstLine="720"/>
        <w:contextualSpacing/>
        <w:jc w:val="both"/>
      </w:pPr>
      <w:r>
        <w:rPr>
          <w:noProof/>
        </w:rPr>
        <w:drawing>
          <wp:inline distT="0" distB="0" distL="0" distR="0" wp14:anchorId="787D380E" wp14:editId="6F75727B">
            <wp:extent cx="4467828" cy="1807554"/>
            <wp:effectExtent l="0" t="0" r="3175"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8678" cy="1807898"/>
                    </a:xfrm>
                    <a:prstGeom prst="rect">
                      <a:avLst/>
                    </a:prstGeom>
                  </pic:spPr>
                </pic:pic>
              </a:graphicData>
            </a:graphic>
          </wp:inline>
        </w:drawing>
      </w:r>
    </w:p>
    <w:p w14:paraId="22869168" w14:textId="68F129F3" w:rsidR="00D832C1" w:rsidRPr="0026662A" w:rsidRDefault="00D832C1" w:rsidP="00D832C1">
      <w:pPr>
        <w:pStyle w:val="Caption"/>
        <w:rPr>
          <w:b/>
          <w:bCs/>
          <w:i w:val="0"/>
          <w:iCs w:val="0"/>
          <w:sz w:val="22"/>
          <w:szCs w:val="22"/>
          <w:u w:val="single"/>
          <w:rPrChange w:id="272" w:author="Kathryn Ramsey" w:date="2024-01-05T13:55:00Z">
            <w:rPr>
              <w:u w:val="single"/>
            </w:rPr>
          </w:rPrChange>
        </w:rPr>
      </w:pPr>
      <w:commentRangeStart w:id="273"/>
      <w:r w:rsidRPr="0026662A">
        <w:rPr>
          <w:b/>
          <w:bCs/>
          <w:i w:val="0"/>
          <w:iCs w:val="0"/>
          <w:sz w:val="22"/>
          <w:szCs w:val="22"/>
          <w:rPrChange w:id="274" w:author="Kathryn Ramsey" w:date="2024-01-05T13:55:00Z">
            <w:rPr/>
          </w:rPrChange>
        </w:rPr>
        <w:t xml:space="preserve">Figure </w:t>
      </w:r>
      <w:r w:rsidR="0026662A" w:rsidRPr="0026662A">
        <w:rPr>
          <w:b/>
          <w:bCs/>
          <w:i w:val="0"/>
          <w:iCs w:val="0"/>
          <w:sz w:val="22"/>
          <w:szCs w:val="22"/>
          <w:rPrChange w:id="275" w:author="Kathryn Ramsey" w:date="2024-01-05T13:55:00Z">
            <w:rPr>
              <w:b/>
              <w:bCs/>
              <w:i w:val="0"/>
              <w:iCs w:val="0"/>
              <w:sz w:val="21"/>
              <w:szCs w:val="21"/>
            </w:rPr>
          </w:rPrChange>
        </w:rPr>
        <w:t>2</w:t>
      </w:r>
      <w:r w:rsidR="0026662A" w:rsidRPr="0026662A">
        <w:rPr>
          <w:b/>
          <w:bCs/>
          <w:i w:val="0"/>
          <w:iCs w:val="0"/>
          <w:noProof/>
          <w:sz w:val="22"/>
          <w:szCs w:val="22"/>
          <w:rPrChange w:id="276" w:author="Kathryn Ramsey" w:date="2024-01-05T13:55:00Z">
            <w:rPr>
              <w:i w:val="0"/>
              <w:iCs w:val="0"/>
              <w:noProof/>
              <w:sz w:val="21"/>
              <w:szCs w:val="21"/>
            </w:rPr>
          </w:rPrChange>
        </w:rPr>
        <w:t>.</w:t>
      </w:r>
      <w:r w:rsidRPr="0026662A">
        <w:rPr>
          <w:b/>
          <w:bCs/>
          <w:i w:val="0"/>
          <w:iCs w:val="0"/>
          <w:sz w:val="22"/>
          <w:szCs w:val="22"/>
          <w:rPrChange w:id="277" w:author="Kathryn Ramsey" w:date="2024-01-05T13:55:00Z">
            <w:rPr/>
          </w:rPrChange>
        </w:rPr>
        <w:t xml:space="preserve"> Workflow of ribosome profiling from </w:t>
      </w:r>
      <w:ins w:id="278" w:author="Kira Bernabe" w:date="2024-01-05T17:13:00Z">
        <w:r w:rsidR="00653E96">
          <w:rPr>
            <w:b/>
            <w:bCs/>
            <w:i w:val="0"/>
            <w:iCs w:val="0"/>
            <w:sz w:val="22"/>
            <w:szCs w:val="22"/>
          </w:rPr>
          <w:t xml:space="preserve">isolation of ribosomes to </w:t>
        </w:r>
      </w:ins>
      <w:r w:rsidRPr="0026662A">
        <w:rPr>
          <w:b/>
          <w:bCs/>
          <w:i w:val="0"/>
          <w:iCs w:val="0"/>
          <w:sz w:val="22"/>
          <w:szCs w:val="22"/>
          <w:rPrChange w:id="279" w:author="Kathryn Ramsey" w:date="2024-01-05T13:55:00Z">
            <w:rPr/>
          </w:rPrChange>
        </w:rPr>
        <w:t>library preparation to analysis</w:t>
      </w:r>
      <w:ins w:id="280" w:author="Kira Bernabe" w:date="2024-01-05T17:13:00Z">
        <w:r w:rsidR="00653E96">
          <w:rPr>
            <w:b/>
            <w:bCs/>
            <w:i w:val="0"/>
            <w:iCs w:val="0"/>
            <w:sz w:val="22"/>
            <w:szCs w:val="22"/>
          </w:rPr>
          <w:t xml:space="preserve"> </w:t>
        </w:r>
      </w:ins>
      <w:r w:rsidR="00653E96">
        <w:rPr>
          <w:b/>
          <w:bCs/>
          <w:i w:val="0"/>
          <w:iCs w:val="0"/>
          <w:sz w:val="22"/>
          <w:szCs w:val="22"/>
        </w:rPr>
        <w:fldChar w:fldCharType="begin"/>
      </w:r>
      <w:r w:rsidR="00653E96">
        <w:rPr>
          <w:b/>
          <w:bCs/>
          <w:i w:val="0"/>
          <w:iCs w:val="0"/>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00653E96">
        <w:rPr>
          <w:b/>
          <w:bCs/>
          <w:i w:val="0"/>
          <w:iCs w:val="0"/>
          <w:sz w:val="22"/>
          <w:szCs w:val="22"/>
        </w:rPr>
        <w:fldChar w:fldCharType="separate"/>
      </w:r>
      <w:r w:rsidR="00653E96">
        <w:rPr>
          <w:b/>
          <w:bCs/>
          <w:i w:val="0"/>
          <w:iCs w:val="0"/>
          <w:noProof/>
          <w:sz w:val="22"/>
          <w:szCs w:val="22"/>
        </w:rPr>
        <w:t>(Johnson &amp; Li, 2018)</w:t>
      </w:r>
      <w:r w:rsidR="00653E96">
        <w:rPr>
          <w:b/>
          <w:bCs/>
          <w:i w:val="0"/>
          <w:iCs w:val="0"/>
          <w:sz w:val="22"/>
          <w:szCs w:val="22"/>
        </w:rPr>
        <w:fldChar w:fldCharType="end"/>
      </w:r>
      <w:r w:rsidR="0026662A" w:rsidRPr="0026662A">
        <w:rPr>
          <w:b/>
          <w:bCs/>
          <w:i w:val="0"/>
          <w:iCs w:val="0"/>
          <w:sz w:val="22"/>
          <w:szCs w:val="22"/>
          <w:rPrChange w:id="281" w:author="Kathryn Ramsey" w:date="2024-01-05T13:55:00Z">
            <w:rPr>
              <w:i w:val="0"/>
              <w:iCs w:val="0"/>
              <w:sz w:val="21"/>
              <w:szCs w:val="21"/>
            </w:rPr>
          </w:rPrChange>
        </w:rPr>
        <w:t>.</w:t>
      </w:r>
      <w:commentRangeEnd w:id="273"/>
      <w:r w:rsidR="0026662A" w:rsidRPr="0026662A">
        <w:rPr>
          <w:rStyle w:val="CommentReference"/>
          <w:i w:val="0"/>
          <w:iCs w:val="0"/>
          <w:color w:val="auto"/>
          <w:sz w:val="22"/>
          <w:szCs w:val="22"/>
          <w:rPrChange w:id="282" w:author="Kathryn Ramsey" w:date="2024-01-05T13:55:00Z">
            <w:rPr>
              <w:rStyle w:val="CommentReference"/>
              <w:i w:val="0"/>
              <w:iCs w:val="0"/>
              <w:color w:val="auto"/>
            </w:rPr>
          </w:rPrChange>
        </w:rPr>
        <w:commentReference w:id="273"/>
      </w:r>
    </w:p>
    <w:p w14:paraId="617B5A07" w14:textId="77777777" w:rsidR="00D832C1" w:rsidRDefault="00D832C1">
      <w:pPr>
        <w:spacing w:line="480" w:lineRule="auto"/>
        <w:ind w:firstLine="720"/>
        <w:contextualSpacing/>
        <w:jc w:val="both"/>
        <w:pPrChange w:id="283" w:author="Kathryn Ramsey" w:date="2024-01-05T13:46:00Z">
          <w:pPr>
            <w:spacing w:line="480" w:lineRule="auto"/>
            <w:contextualSpacing/>
            <w:jc w:val="both"/>
          </w:pPr>
        </w:pPrChange>
      </w:pPr>
    </w:p>
    <w:p w14:paraId="09DF5131" w14:textId="33276917" w:rsidR="007D69F6" w:rsidRDefault="007D69F6">
      <w:pPr>
        <w:spacing w:line="480" w:lineRule="auto"/>
        <w:contextualSpacing/>
        <w:jc w:val="both"/>
        <w:pPrChange w:id="284" w:author="Kathryn Ramsey" w:date="2024-01-05T13:56:00Z">
          <w:pPr>
            <w:spacing w:line="480" w:lineRule="auto"/>
            <w:ind w:firstLine="720"/>
            <w:contextualSpacing/>
            <w:jc w:val="both"/>
          </w:pPr>
        </w:pPrChange>
      </w:pPr>
      <w:r>
        <w:lastRenderedPageBreak/>
        <w:t>Strain construction</w:t>
      </w:r>
    </w:p>
    <w:p w14:paraId="6D6B3B37" w14:textId="6EF4855B" w:rsidR="00C209F4" w:rsidRDefault="00C209F4">
      <w:pPr>
        <w:spacing w:line="480" w:lineRule="auto"/>
        <w:ind w:firstLine="720"/>
        <w:contextualSpacing/>
        <w:jc w:val="both"/>
        <w:pPrChange w:id="285" w:author="Kathryn Ramsey" w:date="2024-01-05T13:49:00Z">
          <w:pPr>
            <w:spacing w:line="480" w:lineRule="auto"/>
            <w:contextualSpacing/>
            <w:jc w:val="both"/>
          </w:pPr>
        </w:pPrChange>
      </w:pPr>
      <w:del w:id="286" w:author="Kathryn Ramsey" w:date="2024-01-05T13:48:00Z">
        <w:r w:rsidDel="00C209F4">
          <w:rPr>
            <w:noProof/>
          </w:rPr>
          <w:drawing>
            <wp:inline distT="0" distB="0" distL="0" distR="0" wp14:anchorId="7962BD02" wp14:editId="3146E4E2">
              <wp:extent cx="1258570" cy="1162685"/>
              <wp:effectExtent l="0" t="0" r="0" b="5715"/>
              <wp:docPr id="163461437" name="Picture 163461437"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58570" cy="1162685"/>
                      </a:xfrm>
                      <a:prstGeom prst="rect">
                        <a:avLst/>
                      </a:prstGeom>
                    </pic:spPr>
                  </pic:pic>
                </a:graphicData>
              </a:graphic>
            </wp:inline>
          </w:drawing>
        </w:r>
      </w:del>
      <w:proofErr w:type="gramStart"/>
      <w:r w:rsidR="00980FEE">
        <w:t>In order to</w:t>
      </w:r>
      <w:proofErr w:type="gramEnd"/>
      <w:r w:rsidR="00980FEE">
        <w:t xml:space="preserve"> assess which homolog is translating which mRNAs, </w:t>
      </w:r>
      <w:commentRangeStart w:id="287"/>
      <w:r w:rsidR="00980FEE">
        <w:t>we will first immunoprecipitate each homolog with a different epitope attached to the C-terminus of bS21 under the control of its native promoter to maintain stoichiometric amounts of each class of ribosome</w:t>
      </w:r>
      <w:commentRangeEnd w:id="287"/>
      <w:r>
        <w:rPr>
          <w:rStyle w:val="CommentReference"/>
        </w:rPr>
        <w:commentReference w:id="287"/>
      </w:r>
      <w:r w:rsidR="00980FEE">
        <w:t xml:space="preserve">. </w:t>
      </w:r>
    </w:p>
    <w:p w14:paraId="2953AF10" w14:textId="2402E065" w:rsidR="00C209F4" w:rsidRDefault="00653E96" w:rsidP="00980FEE">
      <w:pPr>
        <w:spacing w:line="480" w:lineRule="auto"/>
        <w:contextualSpacing/>
        <w:jc w:val="both"/>
      </w:pPr>
      <w:del w:id="288" w:author="Kira Bernabe" w:date="2024-01-05T17:14:00Z">
        <w:r w:rsidDel="00653E96">
          <w:rPr>
            <w:noProof/>
          </w:rPr>
          <mc:AlternateContent>
            <mc:Choice Requires="wps">
              <w:drawing>
                <wp:anchor distT="0" distB="0" distL="114300" distR="114300" simplePos="0" relativeHeight="251670528" behindDoc="0" locked="0" layoutInCell="1" allowOverlap="1" wp14:anchorId="7814E8C0" wp14:editId="4E6BCFD7">
                  <wp:simplePos x="0" y="0"/>
                  <wp:positionH relativeFrom="column">
                    <wp:posOffset>2915201</wp:posOffset>
                  </wp:positionH>
                  <wp:positionV relativeFrom="paragraph">
                    <wp:posOffset>532120</wp:posOffset>
                  </wp:positionV>
                  <wp:extent cx="1948180" cy="635"/>
                  <wp:effectExtent l="0" t="0" r="0" b="635"/>
                  <wp:wrapSquare wrapText="bothSides"/>
                  <wp:docPr id="1629229430" name="Text Box 1"/>
                  <wp:cNvGraphicFramePr/>
                  <a:graphic xmlns:a="http://schemas.openxmlformats.org/drawingml/2006/main">
                    <a:graphicData uri="http://schemas.microsoft.com/office/word/2010/wordprocessingShape">
                      <wps:wsp>
                        <wps:cNvSpPr txBox="1"/>
                        <wps:spPr>
                          <a:xfrm>
                            <a:off x="0" y="0"/>
                            <a:ext cx="1948180" cy="635"/>
                          </a:xfrm>
                          <a:prstGeom prst="rect">
                            <a:avLst/>
                          </a:prstGeom>
                          <a:solidFill>
                            <a:prstClr val="white"/>
                          </a:solidFill>
                          <a:ln>
                            <a:noFill/>
                          </a:ln>
                        </wps:spPr>
                        <wps:txbx>
                          <w:txbxContent>
                            <w:p w14:paraId="03A4ED6D" w14:textId="77777777" w:rsidR="00980FEE" w:rsidRPr="007C6C90" w:rsidRDefault="00980FEE" w:rsidP="00980FEE">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814E8C0" id="_x0000_t202" coordsize="21600,21600" o:spt="202" path="m,l,21600r21600,l21600,xe">
                  <v:stroke joinstyle="miter"/>
                  <v:path gradientshapeok="t" o:connecttype="rect"/>
                </v:shapetype>
                <v:shape id="Text Box 1" o:spid="_x0000_s1026" type="#_x0000_t202" style="position:absolute;left:0;text-align:left;margin-left:229.55pt;margin-top:41.9pt;width:153.4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" stroked="f">
                  <v:textbox style="mso-fit-shape-to-text:t" inset="0,0,0,0">
                    <w:txbxContent>
                      <w:p w14:paraId="03A4ED6D" w14:textId="77777777" w:rsidR="00980FEE" w:rsidRPr="007C6C90" w:rsidRDefault="00980FEE" w:rsidP="00980FEE">
                        <w:pPr>
                          <w:pStyle w:val="Caption"/>
                          <w:rPr>
                            <w:u w:val="single"/>
                          </w:rPr>
                        </w:pPr>
                        <w:r>
                          <w:t xml:space="preserve">Figure </w:t>
                        </w:r>
                        <w:fldSimple w:instr=" SEQ Figure \* ARABIC ">
                          <w:r>
                            <w:rPr>
                              <w:noProof/>
                            </w:rPr>
                            <w:t>2</w:t>
                          </w:r>
                        </w:fldSimple>
                        <w:r>
                          <w:t xml:space="preserve"> Proposed model of F. tularensis chromosome with each copy of rpsU tagged with an epitope at the 3' </w:t>
                        </w:r>
                        <w:proofErr w:type="gramStart"/>
                        <w:r>
                          <w:t>end</w:t>
                        </w:r>
                        <w:proofErr w:type="gramEnd"/>
                      </w:p>
                    </w:txbxContent>
                  </v:textbox>
                  <w10:wrap type="square"/>
                </v:shape>
              </w:pict>
            </mc:Fallback>
          </mc:AlternateContent>
        </w:r>
      </w:del>
      <w:del w:id="289" w:author="Kira Bernabe" w:date="2024-01-06T18:34:00Z">
        <w:r w:rsidR="00C209F4" w:rsidDel="00BE6A1D">
          <w:rPr>
            <w:noProof/>
          </w:rPr>
          <w:drawing>
            <wp:inline distT="0" distB="0" distL="0" distR="0" wp14:anchorId="061A31CE" wp14:editId="186FC97A">
              <wp:extent cx="2480788" cy="2291787"/>
              <wp:effectExtent l="0" t="0" r="0" b="0"/>
              <wp:docPr id="551708178" name="Picture 551708178"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88988" cy="2299362"/>
                      </a:xfrm>
                      <a:prstGeom prst="rect">
                        <a:avLst/>
                      </a:prstGeom>
                    </pic:spPr>
                  </pic:pic>
                </a:graphicData>
              </a:graphic>
            </wp:inline>
          </w:drawing>
        </w:r>
      </w:del>
    </w:p>
    <w:p w14:paraId="672A8A06" w14:textId="245243AC" w:rsidR="00C209F4" w:rsidRPr="0026662A" w:rsidRDefault="00C209F4">
      <w:pPr>
        <w:pStyle w:val="Caption"/>
        <w:jc w:val="both"/>
        <w:rPr>
          <w:i w:val="0"/>
          <w:iCs w:val="0"/>
          <w:sz w:val="22"/>
          <w:szCs w:val="22"/>
          <w:u w:val="single"/>
          <w:rPrChange w:id="290" w:author="Kathryn Ramsey" w:date="2024-01-05T13:55:00Z">
            <w:rPr>
              <w:u w:val="single"/>
            </w:rPr>
          </w:rPrChange>
        </w:rPr>
        <w:pPrChange w:id="291" w:author="Kathryn Ramsey" w:date="2024-01-05T13:53:00Z">
          <w:pPr>
            <w:pStyle w:val="Caption"/>
          </w:pPr>
        </w:pPrChange>
      </w:pPr>
      <w:r w:rsidRPr="0026662A">
        <w:rPr>
          <w:b/>
          <w:bCs/>
          <w:i w:val="0"/>
          <w:iCs w:val="0"/>
          <w:sz w:val="22"/>
          <w:szCs w:val="22"/>
          <w:rPrChange w:id="292" w:author="Kathryn Ramsey" w:date="2024-01-05T13:55:00Z">
            <w:rPr/>
          </w:rPrChange>
        </w:rPr>
        <w:t xml:space="preserve">Figure </w:t>
      </w:r>
      <w:r w:rsidR="0026662A" w:rsidRPr="0026662A">
        <w:rPr>
          <w:b/>
          <w:bCs/>
          <w:i w:val="0"/>
          <w:iCs w:val="0"/>
          <w:sz w:val="22"/>
          <w:szCs w:val="22"/>
          <w:rPrChange w:id="293" w:author="Kathryn Ramsey" w:date="2024-01-05T13:55:00Z">
            <w:rPr>
              <w:b/>
              <w:bCs/>
              <w:i w:val="0"/>
              <w:iCs w:val="0"/>
              <w:sz w:val="21"/>
              <w:szCs w:val="21"/>
            </w:rPr>
          </w:rPrChange>
        </w:rPr>
        <w:t>3</w:t>
      </w:r>
      <w:r w:rsidR="00D832C1" w:rsidRPr="0026662A">
        <w:rPr>
          <w:b/>
          <w:bCs/>
          <w:i w:val="0"/>
          <w:iCs w:val="0"/>
          <w:noProof/>
          <w:sz w:val="22"/>
          <w:szCs w:val="22"/>
          <w:rPrChange w:id="294" w:author="Kathryn Ramsey" w:date="2024-01-05T13:55:00Z">
            <w:rPr>
              <w:i w:val="0"/>
              <w:iCs w:val="0"/>
              <w:noProof/>
            </w:rPr>
          </w:rPrChange>
        </w:rPr>
        <w:t>.</w:t>
      </w:r>
      <w:r w:rsidRPr="0026662A">
        <w:rPr>
          <w:b/>
          <w:bCs/>
          <w:i w:val="0"/>
          <w:iCs w:val="0"/>
          <w:sz w:val="22"/>
          <w:szCs w:val="22"/>
          <w:rPrChange w:id="295" w:author="Kathryn Ramsey" w:date="2024-01-05T13:55:00Z">
            <w:rPr/>
          </w:rPrChange>
        </w:rPr>
        <w:t xml:space="preserve"> </w:t>
      </w:r>
      <w:r w:rsidR="00D832C1" w:rsidRPr="0026662A">
        <w:rPr>
          <w:b/>
          <w:bCs/>
          <w:i w:val="0"/>
          <w:iCs w:val="0"/>
          <w:sz w:val="22"/>
          <w:szCs w:val="22"/>
          <w:rPrChange w:id="296" w:author="Kathryn Ramsey" w:date="2024-01-05T13:55:00Z">
            <w:rPr>
              <w:b/>
              <w:bCs/>
              <w:i w:val="0"/>
              <w:iCs w:val="0"/>
            </w:rPr>
          </w:rPrChange>
        </w:rPr>
        <w:t>Diagram</w:t>
      </w:r>
      <w:r w:rsidR="00D832C1" w:rsidRPr="0026662A">
        <w:rPr>
          <w:b/>
          <w:bCs/>
          <w:i w:val="0"/>
          <w:iCs w:val="0"/>
          <w:sz w:val="22"/>
          <w:szCs w:val="22"/>
          <w:rPrChange w:id="297" w:author="Kathryn Ramsey" w:date="2024-01-05T13:55:00Z">
            <w:rPr>
              <w:i w:val="0"/>
              <w:iCs w:val="0"/>
            </w:rPr>
          </w:rPrChange>
        </w:rPr>
        <w:t xml:space="preserve"> of </w:t>
      </w:r>
      <w:r w:rsidRPr="0026662A">
        <w:rPr>
          <w:b/>
          <w:bCs/>
          <w:sz w:val="22"/>
          <w:szCs w:val="22"/>
          <w:rPrChange w:id="298" w:author="Kathryn Ramsey" w:date="2024-01-05T13:55:00Z">
            <w:rPr/>
          </w:rPrChange>
        </w:rPr>
        <w:t>F. tularensis</w:t>
      </w:r>
      <w:r w:rsidRPr="0026662A">
        <w:rPr>
          <w:b/>
          <w:bCs/>
          <w:i w:val="0"/>
          <w:iCs w:val="0"/>
          <w:sz w:val="22"/>
          <w:szCs w:val="22"/>
          <w:rPrChange w:id="299" w:author="Kathryn Ramsey" w:date="2024-01-05T13:55:00Z">
            <w:rPr/>
          </w:rPrChange>
        </w:rPr>
        <w:t xml:space="preserve"> chromosome </w:t>
      </w:r>
      <w:r w:rsidR="00D832C1" w:rsidRPr="0026662A">
        <w:rPr>
          <w:b/>
          <w:bCs/>
          <w:i w:val="0"/>
          <w:iCs w:val="0"/>
          <w:sz w:val="22"/>
          <w:szCs w:val="22"/>
          <w:rPrChange w:id="300" w:author="Kathryn Ramsey" w:date="2024-01-05T13:55:00Z">
            <w:rPr>
              <w:i w:val="0"/>
              <w:iCs w:val="0"/>
            </w:rPr>
          </w:rPrChange>
        </w:rPr>
        <w:t>encoding tagged bS21 homologs.</w:t>
      </w:r>
      <w:r w:rsidR="00D832C1" w:rsidRPr="0026662A">
        <w:rPr>
          <w:i w:val="0"/>
          <w:iCs w:val="0"/>
          <w:sz w:val="22"/>
          <w:szCs w:val="22"/>
          <w:rPrChange w:id="301" w:author="Kathryn Ramsey" w:date="2024-01-05T13:55:00Z">
            <w:rPr>
              <w:i w:val="0"/>
              <w:iCs w:val="0"/>
            </w:rPr>
          </w:rPrChange>
        </w:rPr>
        <w:t xml:space="preserve"> Each </w:t>
      </w:r>
      <w:r w:rsidRPr="0026662A">
        <w:rPr>
          <w:i w:val="0"/>
          <w:iCs w:val="0"/>
          <w:sz w:val="22"/>
          <w:szCs w:val="22"/>
          <w:rPrChange w:id="302" w:author="Kathryn Ramsey" w:date="2024-01-05T13:55:00Z">
            <w:rPr/>
          </w:rPrChange>
        </w:rPr>
        <w:t xml:space="preserve">copy of </w:t>
      </w:r>
      <w:r w:rsidRPr="0026662A">
        <w:rPr>
          <w:sz w:val="22"/>
          <w:szCs w:val="22"/>
          <w:rPrChange w:id="303" w:author="Kathryn Ramsey" w:date="2024-01-05T13:55:00Z">
            <w:rPr/>
          </w:rPrChange>
        </w:rPr>
        <w:t>rpsU</w:t>
      </w:r>
      <w:r w:rsidRPr="0026662A">
        <w:rPr>
          <w:i w:val="0"/>
          <w:iCs w:val="0"/>
          <w:sz w:val="22"/>
          <w:szCs w:val="22"/>
          <w:rPrChange w:id="304" w:author="Kathryn Ramsey" w:date="2024-01-05T13:55:00Z">
            <w:rPr/>
          </w:rPrChange>
        </w:rPr>
        <w:t xml:space="preserve"> </w:t>
      </w:r>
      <w:r w:rsidR="00D832C1" w:rsidRPr="0026662A">
        <w:rPr>
          <w:i w:val="0"/>
          <w:iCs w:val="0"/>
          <w:sz w:val="22"/>
          <w:szCs w:val="22"/>
          <w:rPrChange w:id="305" w:author="Kathryn Ramsey" w:date="2024-01-05T13:55:00Z">
            <w:rPr>
              <w:i w:val="0"/>
              <w:iCs w:val="0"/>
            </w:rPr>
          </w:rPrChange>
        </w:rPr>
        <w:t xml:space="preserve">has been modified at its native locus to include DNA specifying a different </w:t>
      </w:r>
      <w:r w:rsidRPr="0026662A">
        <w:rPr>
          <w:i w:val="0"/>
          <w:iCs w:val="0"/>
          <w:sz w:val="22"/>
          <w:szCs w:val="22"/>
          <w:rPrChange w:id="306" w:author="Kathryn Ramsey" w:date="2024-01-05T13:55:00Z">
            <w:rPr/>
          </w:rPrChange>
        </w:rPr>
        <w:t>epitope</w:t>
      </w:r>
      <w:r w:rsidR="00D832C1" w:rsidRPr="0026662A">
        <w:rPr>
          <w:i w:val="0"/>
          <w:iCs w:val="0"/>
          <w:sz w:val="22"/>
          <w:szCs w:val="22"/>
          <w:rPrChange w:id="307" w:author="Kathryn Ramsey" w:date="2024-01-05T13:55:00Z">
            <w:rPr>
              <w:i w:val="0"/>
              <w:iCs w:val="0"/>
            </w:rPr>
          </w:rPrChange>
        </w:rPr>
        <w:t xml:space="preserve"> for immunoprecipitation</w:t>
      </w:r>
      <w:r w:rsidRPr="0026662A">
        <w:rPr>
          <w:i w:val="0"/>
          <w:iCs w:val="0"/>
          <w:sz w:val="22"/>
          <w:szCs w:val="22"/>
          <w:rPrChange w:id="308" w:author="Kathryn Ramsey" w:date="2024-01-05T13:55:00Z">
            <w:rPr/>
          </w:rPrChange>
        </w:rPr>
        <w:t xml:space="preserve"> at the 3</w:t>
      </w:r>
      <w:r w:rsidR="00D832C1" w:rsidRPr="0026662A">
        <w:rPr>
          <w:rFonts w:ascii="Calibri" w:hAnsi="Calibri" w:cs="Calibri"/>
          <w:i w:val="0"/>
          <w:iCs w:val="0"/>
          <w:sz w:val="22"/>
          <w:szCs w:val="22"/>
          <w:rPrChange w:id="309" w:author="Kathryn Ramsey" w:date="2024-01-05T13:55:00Z">
            <w:rPr>
              <w:rFonts w:ascii="Calibri" w:hAnsi="Calibri" w:cs="Calibri"/>
              <w:i w:val="0"/>
              <w:iCs w:val="0"/>
            </w:rPr>
          </w:rPrChange>
        </w:rPr>
        <w:t>´</w:t>
      </w:r>
      <w:r w:rsidRPr="0026662A">
        <w:rPr>
          <w:i w:val="0"/>
          <w:iCs w:val="0"/>
          <w:sz w:val="22"/>
          <w:szCs w:val="22"/>
          <w:rPrChange w:id="310" w:author="Kathryn Ramsey" w:date="2024-01-05T13:55:00Z">
            <w:rPr/>
          </w:rPrChange>
        </w:rPr>
        <w:t xml:space="preserve"> </w:t>
      </w:r>
      <w:proofErr w:type="gramStart"/>
      <w:r w:rsidRPr="0026662A">
        <w:rPr>
          <w:i w:val="0"/>
          <w:iCs w:val="0"/>
          <w:sz w:val="22"/>
          <w:szCs w:val="22"/>
          <w:rPrChange w:id="311" w:author="Kathryn Ramsey" w:date="2024-01-05T13:55:00Z">
            <w:rPr/>
          </w:rPrChange>
        </w:rPr>
        <w:t>end</w:t>
      </w:r>
      <w:proofErr w:type="gramEnd"/>
      <w:r w:rsidR="00D832C1" w:rsidRPr="0026662A">
        <w:rPr>
          <w:i w:val="0"/>
          <w:iCs w:val="0"/>
          <w:sz w:val="22"/>
          <w:szCs w:val="22"/>
          <w:rPrChange w:id="312" w:author="Kathryn Ramsey" w:date="2024-01-05T13:55:00Z">
            <w:rPr>
              <w:i w:val="0"/>
              <w:iCs w:val="0"/>
            </w:rPr>
          </w:rPrChange>
        </w:rPr>
        <w:t xml:space="preserve"> of the gene. </w:t>
      </w:r>
    </w:p>
    <w:p w14:paraId="1D3AD2ED" w14:textId="77777777" w:rsidR="00C209F4" w:rsidRDefault="00C209F4" w:rsidP="00980FEE">
      <w:pPr>
        <w:spacing w:line="480" w:lineRule="auto"/>
        <w:contextualSpacing/>
        <w:jc w:val="both"/>
      </w:pPr>
    </w:p>
    <w:p w14:paraId="0043E3E2" w14:textId="0A25D81B" w:rsidR="00620864" w:rsidRDefault="007D69F6">
      <w:pPr>
        <w:spacing w:line="480" w:lineRule="auto"/>
        <w:ind w:firstLine="720"/>
        <w:contextualSpacing/>
        <w:jc w:val="both"/>
        <w:pPrChange w:id="313" w:author="Kathryn Ramsey" w:date="2024-01-05T14:04:00Z">
          <w:pPr>
            <w:spacing w:line="480" w:lineRule="auto"/>
            <w:contextualSpacing/>
            <w:jc w:val="both"/>
          </w:pPr>
        </w:pPrChange>
      </w:pPr>
      <w:r>
        <w:t xml:space="preserve">Before ribosome profiling can begin, isolation of the ribosome with epitope tags attached to bS21 homologs must be optimized. </w:t>
      </w:r>
      <w:ins w:id="314" w:author="Kira Bernabe" w:date="2024-01-05T17:15:00Z">
        <w:r w:rsidR="00653E96">
          <w:t>In order to test the efficiency of immunoprecipitation using different tags,</w:t>
        </w:r>
      </w:ins>
      <w:commentRangeStart w:id="315"/>
      <w:del w:id="316" w:author="Kira Bernabe" w:date="2024-01-05T17:15:00Z">
        <w:r w:rsidDel="00653E96">
          <w:delText>To that end</w:delText>
        </w:r>
        <w:commentRangeEnd w:id="315"/>
        <w:r w:rsidDel="00653E96">
          <w:rPr>
            <w:rStyle w:val="CommentReference"/>
          </w:rPr>
          <w:commentReference w:id="315"/>
        </w:r>
        <w:r w:rsidDel="00653E96">
          <w:delText>,</w:delText>
        </w:r>
      </w:del>
      <w:r>
        <w:t xml:space="preserve"> I have constructed four plasmids that harbor </w:t>
      </w:r>
      <w:r w:rsidRPr="003621C5">
        <w:rPr>
          <w:i/>
          <w:iCs/>
        </w:rPr>
        <w:t>rpsU2</w:t>
      </w:r>
      <w:r>
        <w:rPr>
          <w:i/>
          <w:iCs/>
        </w:rPr>
        <w:t xml:space="preserve"> </w:t>
      </w:r>
      <w:ins w:id="317" w:author="Kira Bernabe" w:date="2024-01-05T17:16:00Z">
        <w:r w:rsidR="00653E96">
          <w:t xml:space="preserve">at its native genomic loci </w:t>
        </w:r>
      </w:ins>
      <w:del w:id="318" w:author="Kira Bernabe" w:date="2024-01-05T17:16:00Z">
        <w:r w:rsidDel="00653E96">
          <w:delText xml:space="preserve">under the control of </w:delText>
        </w:r>
        <w:commentRangeStart w:id="319"/>
        <w:r w:rsidDel="00653E96">
          <w:delText>its native promoter</w:delText>
        </w:r>
        <w:commentRangeEnd w:id="319"/>
        <w:r w:rsidR="00620864" w:rsidDel="00653E96">
          <w:rPr>
            <w:rStyle w:val="CommentReference"/>
          </w:rPr>
          <w:commentReference w:id="319"/>
        </w:r>
        <w:r w:rsidDel="00653E96">
          <w:delText xml:space="preserve"> </w:delText>
        </w:r>
      </w:del>
      <w:r>
        <w:t>with a different small epitope tag attached to the 3’ end of the gene</w:t>
      </w:r>
      <w:r w:rsidR="00FF5142">
        <w:t xml:space="preserve"> (Table 1)</w:t>
      </w:r>
      <w:r w:rsidR="00735C6D">
        <w:t>.</w:t>
      </w:r>
    </w:p>
    <w:p w14:paraId="34B0F19E" w14:textId="5AB9B495" w:rsidR="00620864" w:rsidRDefault="00620864" w:rsidP="00620864">
      <w:pPr>
        <w:spacing w:line="480" w:lineRule="auto"/>
        <w:contextualSpacing/>
        <w:jc w:val="both"/>
        <w:rPr>
          <w:u w:val="single"/>
        </w:rPr>
      </w:pPr>
      <w:r w:rsidRPr="004C23CF">
        <w:rPr>
          <w:u w:val="single"/>
        </w:rPr>
        <w:lastRenderedPageBreak/>
        <w:t>Plasmid construction</w:t>
      </w:r>
      <w:r>
        <w:rPr>
          <w:u w:val="single"/>
        </w:rPr>
        <w:t>:</w:t>
      </w:r>
    </w:p>
    <w:p w14:paraId="0331FCA4" w14:textId="6EEB4C5F" w:rsidR="00620864" w:rsidRDefault="00620864">
      <w:pPr>
        <w:spacing w:line="480" w:lineRule="auto"/>
        <w:ind w:firstLine="720"/>
        <w:contextualSpacing/>
        <w:jc w:val="both"/>
        <w:pPrChange w:id="320" w:author="Kathryn Ramsey" w:date="2024-01-05T14:10:00Z">
          <w:pPr>
            <w:spacing w:line="480" w:lineRule="auto"/>
            <w:contextualSpacing/>
            <w:jc w:val="both"/>
          </w:pPr>
        </w:pPrChange>
      </w:pPr>
      <w:r>
        <w:t xml:space="preserve">Plasmids </w:t>
      </w:r>
      <w:commentRangeStart w:id="321"/>
      <w:commentRangeStart w:id="322"/>
      <w:r>
        <w:t xml:space="preserve">for LVS </w:t>
      </w:r>
      <w:ins w:id="323" w:author="Kira Bernabe" w:date="2024-01-05T17:17:00Z">
        <w:r w:rsidR="00653E96">
          <w:t xml:space="preserve">that encode bS21-2 in frame with each epitope tag to be tested </w:t>
        </w:r>
      </w:ins>
      <w:del w:id="324" w:author="Kira Bernabe" w:date="2024-01-05T17:17:00Z">
        <w:r w:rsidDel="00653E96">
          <w:delText>complemented with each epitope tag</w:delText>
        </w:r>
      </w:del>
      <w:r>
        <w:t xml:space="preserve"> </w:t>
      </w:r>
      <w:commentRangeEnd w:id="321"/>
      <w:r>
        <w:rPr>
          <w:rStyle w:val="CommentReference"/>
        </w:rPr>
        <w:commentReference w:id="321"/>
      </w:r>
      <w:commentRangeEnd w:id="322"/>
      <w:r w:rsidR="00653E96">
        <w:rPr>
          <w:rStyle w:val="CommentReference"/>
        </w:rPr>
        <w:commentReference w:id="322"/>
      </w:r>
      <w:r>
        <w:t>are derived from pKR7, pF-rpsU2-V</w:t>
      </w:r>
      <w:ins w:id="325" w:author="Kira Bernabe" w:date="2024-01-05T17:22:00Z">
        <w:r w:rsidR="007D0FCA">
          <w:t xml:space="preserve"> </w:t>
        </w:r>
      </w:ins>
      <w:r w:rsidR="00E57245">
        <w:fldChar w:fldCharType="begin"/>
      </w:r>
      <w:r w:rsidR="00E57245">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00E57245">
        <w:fldChar w:fldCharType="separate"/>
      </w:r>
      <w:r w:rsidR="00E57245">
        <w:rPr>
          <w:noProof/>
        </w:rPr>
        <w:t>(Trautmann &amp; Ramsey, 2022)</w:t>
      </w:r>
      <w:r w:rsidR="00E57245">
        <w:fldChar w:fldCharType="end"/>
      </w:r>
      <w:r>
        <w:t xml:space="preserve"> </w:t>
      </w:r>
      <w:del w:id="326" w:author="Kira Bernabe" w:date="2024-01-05T17:18:00Z">
        <w:r w:rsidDel="00653E96">
          <w:delText>[Ciite 2022 paper]</w:delText>
        </w:r>
      </w:del>
      <w:r>
        <w:t xml:space="preserve">. The </w:t>
      </w:r>
      <w:commentRangeStart w:id="327"/>
      <w:r>
        <w:t xml:space="preserve">VSV-G epitope tag at the 3’ end of </w:t>
      </w:r>
      <w:r w:rsidRPr="00F45827">
        <w:rPr>
          <w:i/>
          <w:iCs/>
        </w:rPr>
        <w:t>rpsU2</w:t>
      </w:r>
      <w:r>
        <w:rPr>
          <w:i/>
          <w:iCs/>
        </w:rPr>
        <w:t xml:space="preserve"> </w:t>
      </w:r>
      <w:r>
        <w:t xml:space="preserve">was deleted and replaced by each epitope at the </w:t>
      </w:r>
      <w:proofErr w:type="spellStart"/>
      <w:r>
        <w:t>EcoRI</w:t>
      </w:r>
      <w:proofErr w:type="spellEnd"/>
      <w:r>
        <w:t xml:space="preserve"> site on the 5’ end and the </w:t>
      </w:r>
      <w:proofErr w:type="spellStart"/>
      <w:r>
        <w:t>BamHI</w:t>
      </w:r>
      <w:proofErr w:type="spellEnd"/>
      <w:r>
        <w:t xml:space="preserve"> site on the 3’ end</w:t>
      </w:r>
      <w:commentRangeEnd w:id="327"/>
      <w:r>
        <w:rPr>
          <w:rStyle w:val="CommentReference"/>
        </w:rPr>
        <w:commentReference w:id="327"/>
      </w:r>
      <w:r>
        <w:t xml:space="preserve">. </w:t>
      </w:r>
      <w:r w:rsidR="00735C6D">
        <w:t xml:space="preserve">After ligation and transformation into wild-type </w:t>
      </w:r>
      <w:r w:rsidR="0075644C">
        <w:rPr>
          <w:i/>
          <w:iCs/>
        </w:rPr>
        <w:t>F. tularensis</w:t>
      </w:r>
      <w:r w:rsidR="00735C6D">
        <w:t xml:space="preserve">, the plasmids were confirmed by sequencing with </w:t>
      </w:r>
      <w:r w:rsidR="0075644C">
        <w:t>the</w:t>
      </w:r>
      <w:r w:rsidR="00735C6D">
        <w:t xml:space="preserve"> reverse sequencing primer for the pF plasmid</w:t>
      </w:r>
      <w:r w:rsidR="0075644C">
        <w:t xml:space="preserve"> KROL44</w:t>
      </w:r>
      <w:r w:rsidR="00735C6D">
        <w:t>.</w:t>
      </w:r>
    </w:p>
    <w:p w14:paraId="2FB5C292" w14:textId="29A2537E" w:rsidR="00620864" w:rsidRPr="00620864" w:rsidRDefault="00620864">
      <w:pPr>
        <w:pStyle w:val="Caption"/>
        <w:spacing w:line="480" w:lineRule="auto"/>
        <w:jc w:val="both"/>
        <w:rPr>
          <w:color w:val="000000" w:themeColor="text1"/>
          <w:sz w:val="22"/>
          <w:szCs w:val="22"/>
          <w:rPrChange w:id="328" w:author="Kathryn Ramsey" w:date="2024-01-05T14:08:00Z">
            <w:rPr/>
          </w:rPrChange>
        </w:rPr>
        <w:pPrChange w:id="329" w:author="Kathryn Ramsey" w:date="2024-01-05T14:08:00Z">
          <w:pPr>
            <w:spacing w:line="480" w:lineRule="auto"/>
            <w:contextualSpacing/>
            <w:jc w:val="both"/>
          </w:pPr>
        </w:pPrChange>
      </w:pPr>
      <w:r w:rsidRPr="007B0493">
        <w:rPr>
          <w:i w:val="0"/>
          <w:iCs w:val="0"/>
          <w:color w:val="000000" w:themeColor="text1"/>
          <w:sz w:val="22"/>
          <w:szCs w:val="22"/>
        </w:rPr>
        <w:t xml:space="preserve">Table </w:t>
      </w:r>
      <w:r w:rsidRPr="007B0493">
        <w:rPr>
          <w:i w:val="0"/>
          <w:iCs w:val="0"/>
          <w:color w:val="000000" w:themeColor="text1"/>
          <w:sz w:val="22"/>
          <w:szCs w:val="22"/>
        </w:rPr>
        <w:fldChar w:fldCharType="begin"/>
      </w:r>
      <w:r w:rsidRPr="007B0493">
        <w:rPr>
          <w:i w:val="0"/>
          <w:iCs w:val="0"/>
          <w:color w:val="000000" w:themeColor="text1"/>
          <w:sz w:val="22"/>
          <w:szCs w:val="22"/>
        </w:rPr>
        <w:instrText xml:space="preserve"> SEQ Table \* ARABIC </w:instrText>
      </w:r>
      <w:r w:rsidRPr="007B0493">
        <w:rPr>
          <w:i w:val="0"/>
          <w:iCs w:val="0"/>
          <w:color w:val="000000" w:themeColor="text1"/>
          <w:sz w:val="22"/>
          <w:szCs w:val="22"/>
        </w:rPr>
        <w:fldChar w:fldCharType="separate"/>
      </w:r>
      <w:r w:rsidRPr="007B0493">
        <w:rPr>
          <w:i w:val="0"/>
          <w:iCs w:val="0"/>
          <w:noProof/>
          <w:color w:val="000000" w:themeColor="text1"/>
          <w:sz w:val="22"/>
          <w:szCs w:val="22"/>
        </w:rPr>
        <w:t>1</w:t>
      </w:r>
      <w:r w:rsidRPr="007B0493">
        <w:rPr>
          <w:i w:val="0"/>
          <w:iCs w:val="0"/>
          <w:noProof/>
          <w:color w:val="000000" w:themeColor="text1"/>
          <w:sz w:val="22"/>
          <w:szCs w:val="22"/>
        </w:rPr>
        <w:fldChar w:fldCharType="end"/>
      </w:r>
      <w:r w:rsidRPr="007B0493">
        <w:rPr>
          <w:i w:val="0"/>
          <w:iCs w:val="0"/>
          <w:color w:val="000000" w:themeColor="text1"/>
          <w:sz w:val="22"/>
          <w:szCs w:val="22"/>
        </w:rPr>
        <w:t xml:space="preserve"> Selected epitope tags to be tested for pulldown efficiency of immunoprecipitation</w:t>
      </w:r>
      <w:r>
        <w:rPr>
          <w:i w:val="0"/>
          <w:iCs w:val="0"/>
          <w:color w:val="000000" w:themeColor="text1"/>
          <w:sz w:val="22"/>
          <w:szCs w:val="22"/>
        </w:rPr>
        <w:t>.</w:t>
      </w:r>
    </w:p>
    <w:tbl>
      <w:tblPr>
        <w:tblW w:w="8090" w:type="dxa"/>
        <w:tblCellMar>
          <w:left w:w="0" w:type="dxa"/>
          <w:right w:w="0" w:type="dxa"/>
        </w:tblCellMar>
        <w:tblLook w:val="0420" w:firstRow="1" w:lastRow="0" w:firstColumn="0" w:lastColumn="0" w:noHBand="0" w:noVBand="1"/>
        <w:tblPrChange w:id="330" w:author="Kathryn Ramsey" w:date="2024-01-05T14:08:00Z">
          <w:tblPr>
            <w:tblW w:w="5480" w:type="dxa"/>
            <w:tblCellMar>
              <w:left w:w="0" w:type="dxa"/>
              <w:right w:w="0" w:type="dxa"/>
            </w:tblCellMar>
            <w:tblLook w:val="0420" w:firstRow="1" w:lastRow="0" w:firstColumn="0" w:lastColumn="0" w:noHBand="0" w:noVBand="1"/>
          </w:tblPr>
        </w:tblPrChange>
      </w:tblPr>
      <w:tblGrid>
        <w:gridCol w:w="2150"/>
        <w:gridCol w:w="1710"/>
        <w:gridCol w:w="4230"/>
        <w:tblGridChange w:id="331">
          <w:tblGrid>
            <w:gridCol w:w="1129"/>
            <w:gridCol w:w="1090"/>
            <w:gridCol w:w="3261"/>
          </w:tblGrid>
        </w:tblGridChange>
      </w:tblGrid>
      <w:tr w:rsidR="00620864" w:rsidRPr="004C25F0" w14:paraId="559D1745" w14:textId="77777777" w:rsidTr="0060286C">
        <w:trPr>
          <w:trHeight w:val="371"/>
          <w:trPrChange w:id="332" w:author="Kathryn Ramsey" w:date="2024-01-05T14:08:00Z">
            <w:trPr>
              <w:trHeight w:val="371"/>
            </w:trPr>
          </w:trPrChange>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3" w:author="Kathryn Ramsey" w:date="2024-01-05T14:08:00Z">
              <w:tcPr>
                <w:tcW w:w="11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6AF62E36"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4" w:author="Kathryn Ramsey" w:date="2024-01-05T14:08:00Z">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0157AFED"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5" w:author="Kathryn Ramsey" w:date="2024-01-05T14:08:00Z">
              <w:tcPr>
                <w:tcW w:w="3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1C04D690" w14:textId="5651703C"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620864" w:rsidRPr="004C25F0" w14:paraId="26D71F59" w14:textId="77777777" w:rsidTr="0060286C">
        <w:trPr>
          <w:trHeight w:val="371"/>
          <w:trPrChange w:id="336" w:author="Kathryn Ramsey" w:date="2024-01-05T14:08:00Z">
            <w:trPr>
              <w:trHeight w:val="371"/>
            </w:trPr>
          </w:trPrChange>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7" w:author="Kathryn Ramsey" w:date="2024-01-05T14:08:00Z">
              <w:tcPr>
                <w:tcW w:w="11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4DD55B4D"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8" w:author="Kathryn Ramsey" w:date="2024-01-05T14:08:00Z">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0D1C6511"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39" w:author="Kathryn Ramsey" w:date="2024-01-05T14:08:00Z">
              <w:tcPr>
                <w:tcW w:w="3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155DFA78" w14:textId="6236D470"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sidR="0060286C">
              <w:rPr>
                <w:rFonts w:ascii="Calibri" w:eastAsia="Times New Roman" w:hAnsi="Calibri" w:cs="Calibri"/>
                <w:color w:val="000000"/>
                <w:kern w:val="24"/>
                <w14:ligatures w14:val="none"/>
              </w:rPr>
              <w:t xml:space="preserve"> </w:t>
            </w:r>
            <w:commentRangeStart w:id="340"/>
            <w:r w:rsidR="0060286C">
              <w:rPr>
                <w:rFonts w:ascii="Calibri" w:eastAsia="Times New Roman" w:hAnsi="Calibri" w:cs="Calibri"/>
                <w:color w:val="000000"/>
                <w:kern w:val="24"/>
                <w14:ligatures w14:val="none"/>
              </w:rPr>
              <w:t>pF-</w:t>
            </w:r>
            <w:r w:rsidR="0060286C" w:rsidRPr="00E57245">
              <w:rPr>
                <w:rFonts w:ascii="Calibri" w:eastAsia="Times New Roman" w:hAnsi="Calibri" w:cs="Calibri"/>
                <w:i/>
                <w:iCs/>
                <w:color w:val="000000"/>
                <w:kern w:val="24"/>
                <w14:ligatures w14:val="none"/>
              </w:rPr>
              <w:t>rpsU2</w:t>
            </w:r>
            <w:r w:rsidR="0060286C">
              <w:rPr>
                <w:rFonts w:ascii="Calibri" w:eastAsia="Times New Roman" w:hAnsi="Calibri" w:cs="Calibri"/>
                <w:color w:val="000000"/>
                <w:kern w:val="24"/>
                <w14:ligatures w14:val="none"/>
              </w:rPr>
              <w:t>-HA</w:t>
            </w:r>
            <w:commentRangeEnd w:id="340"/>
            <w:r w:rsidR="0060286C">
              <w:rPr>
                <w:rStyle w:val="CommentReference"/>
              </w:rPr>
              <w:commentReference w:id="340"/>
            </w:r>
          </w:p>
        </w:tc>
      </w:tr>
      <w:tr w:rsidR="00620864" w:rsidRPr="004C25F0" w14:paraId="7E683951" w14:textId="77777777" w:rsidTr="0060286C">
        <w:trPr>
          <w:trHeight w:val="371"/>
          <w:trPrChange w:id="341" w:author="Kathryn Ramsey" w:date="2024-01-05T14:08:00Z">
            <w:trPr>
              <w:trHeight w:val="371"/>
            </w:trPr>
          </w:trPrChange>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2" w:author="Kathryn Ramsey" w:date="2024-01-05T14:08:00Z">
              <w:tcPr>
                <w:tcW w:w="11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34E2FAAC" w14:textId="77777777" w:rsidR="00620864" w:rsidRPr="004C25F0" w:rsidRDefault="00620864" w:rsidP="004704A8">
            <w:pPr>
              <w:spacing w:after="0" w:line="48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3" w:author="Kathryn Ramsey" w:date="2024-01-05T14:08:00Z">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02B7716E"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4" w:author="Kathryn Ramsey" w:date="2024-01-05T14:08:00Z">
              <w:tcPr>
                <w:tcW w:w="3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52872D60" w14:textId="66ED2A30"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sidR="00E57245">
              <w:rPr>
                <w:rFonts w:ascii="Calibri" w:eastAsia="Times New Roman" w:hAnsi="Calibri" w:cs="Calibri"/>
                <w:color w:val="000000"/>
                <w:kern w:val="24"/>
                <w14:ligatures w14:val="none"/>
              </w:rPr>
              <w:t xml:space="preserve"> pF-</w:t>
            </w:r>
            <w:r w:rsidR="00E57245" w:rsidRPr="00E57245">
              <w:rPr>
                <w:rFonts w:ascii="Calibri" w:eastAsia="Times New Roman" w:hAnsi="Calibri" w:cs="Calibri"/>
                <w:i/>
                <w:iCs/>
                <w:color w:val="000000"/>
                <w:kern w:val="24"/>
                <w14:ligatures w14:val="none"/>
              </w:rPr>
              <w:t>rpsU2</w:t>
            </w:r>
            <w:r w:rsidR="00E57245">
              <w:rPr>
                <w:rFonts w:ascii="Calibri" w:eastAsia="Times New Roman" w:hAnsi="Calibri" w:cs="Calibri"/>
                <w:color w:val="000000"/>
                <w:kern w:val="24"/>
                <w14:ligatures w14:val="none"/>
              </w:rPr>
              <w:t>-His</w:t>
            </w:r>
          </w:p>
        </w:tc>
      </w:tr>
      <w:tr w:rsidR="00620864" w:rsidRPr="004C25F0" w14:paraId="050C8F00" w14:textId="77777777" w:rsidTr="0060286C">
        <w:trPr>
          <w:trHeight w:val="371"/>
          <w:trPrChange w:id="345" w:author="Kathryn Ramsey" w:date="2024-01-05T14:08:00Z">
            <w:trPr>
              <w:trHeight w:val="371"/>
            </w:trPr>
          </w:trPrChange>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6" w:author="Kathryn Ramsey" w:date="2024-01-05T14:08:00Z">
              <w:tcPr>
                <w:tcW w:w="11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2BE8A3CB"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7" w:author="Kathryn Ramsey" w:date="2024-01-05T14:08:00Z">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16E06955"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48" w:author="Kathryn Ramsey" w:date="2024-01-05T14:08:00Z">
              <w:tcPr>
                <w:tcW w:w="3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3A359967" w14:textId="05002CA8"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sidR="00E57245">
              <w:rPr>
                <w:rFonts w:ascii="Calibri" w:eastAsia="Times New Roman" w:hAnsi="Calibri" w:cs="Calibri"/>
                <w:color w:val="000000"/>
                <w:kern w:val="24"/>
                <w14:ligatures w14:val="none"/>
              </w:rPr>
              <w:t xml:space="preserve"> pF-</w:t>
            </w:r>
            <w:r w:rsidR="00E57245" w:rsidRPr="00E57245">
              <w:rPr>
                <w:rFonts w:ascii="Calibri" w:eastAsia="Times New Roman" w:hAnsi="Calibri" w:cs="Calibri"/>
                <w:i/>
                <w:iCs/>
                <w:color w:val="000000"/>
                <w:kern w:val="24"/>
                <w14:ligatures w14:val="none"/>
              </w:rPr>
              <w:t>rpsU2</w:t>
            </w:r>
            <w:r w:rsidR="00E57245">
              <w:rPr>
                <w:rFonts w:ascii="Calibri" w:eastAsia="Times New Roman" w:hAnsi="Calibri" w:cs="Calibri"/>
                <w:color w:val="000000"/>
                <w:kern w:val="24"/>
                <w14:ligatures w14:val="none"/>
              </w:rPr>
              <w:t>-FLAG</w:t>
            </w:r>
          </w:p>
        </w:tc>
      </w:tr>
      <w:tr w:rsidR="00620864" w:rsidRPr="004C25F0" w14:paraId="54934236" w14:textId="77777777" w:rsidTr="0060286C">
        <w:trPr>
          <w:trHeight w:val="371"/>
          <w:trPrChange w:id="349" w:author="Kathryn Ramsey" w:date="2024-01-05T14:08:00Z">
            <w:trPr>
              <w:trHeight w:val="371"/>
            </w:trPr>
          </w:trPrChange>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50" w:author="Kathryn Ramsey" w:date="2024-01-05T14:08:00Z">
              <w:tcPr>
                <w:tcW w:w="11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11EA566C"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51" w:author="Kathryn Ramsey" w:date="2024-01-05T14:08:00Z">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66022953" w14:textId="77777777"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423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Change w:id="352" w:author="Kathryn Ramsey" w:date="2024-01-05T14:08:00Z">
              <w:tcPr>
                <w:tcW w:w="3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tcPrChange>
          </w:tcPr>
          <w:p w14:paraId="7BF848EA" w14:textId="1140DB54" w:rsidR="00620864" w:rsidRPr="004C25F0" w:rsidRDefault="00620864" w:rsidP="004704A8">
            <w:pPr>
              <w:spacing w:after="0" w:line="48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sidR="00E57245">
              <w:rPr>
                <w:rFonts w:ascii="Calibri" w:eastAsia="Times New Roman" w:hAnsi="Calibri" w:cs="Calibri"/>
                <w:color w:val="000000"/>
                <w:kern w:val="24"/>
                <w14:ligatures w14:val="none"/>
              </w:rPr>
              <w:t xml:space="preserve"> pF-</w:t>
            </w:r>
            <w:r w:rsidR="00E57245" w:rsidRPr="00E57245">
              <w:rPr>
                <w:rFonts w:ascii="Calibri" w:eastAsia="Times New Roman" w:hAnsi="Calibri" w:cs="Calibri"/>
                <w:i/>
                <w:iCs/>
                <w:color w:val="000000"/>
                <w:kern w:val="24"/>
                <w14:ligatures w14:val="none"/>
              </w:rPr>
              <w:t>rpsU2</w:t>
            </w:r>
            <w:r w:rsidR="00E57245">
              <w:rPr>
                <w:rFonts w:ascii="Calibri" w:eastAsia="Times New Roman" w:hAnsi="Calibri" w:cs="Calibri"/>
                <w:color w:val="000000"/>
                <w:kern w:val="24"/>
                <w14:ligatures w14:val="none"/>
              </w:rPr>
              <w:t>-V5</w:t>
            </w:r>
          </w:p>
        </w:tc>
      </w:tr>
    </w:tbl>
    <w:p w14:paraId="7EB8B4C4" w14:textId="77777777" w:rsidR="00FF5142" w:rsidRDefault="00FF5142">
      <w:pPr>
        <w:spacing w:line="480" w:lineRule="auto"/>
        <w:contextualSpacing/>
        <w:jc w:val="both"/>
        <w:pPrChange w:id="353" w:author="Kathryn Ramsey" w:date="2024-01-05T14:10:00Z">
          <w:pPr>
            <w:spacing w:line="480" w:lineRule="auto"/>
            <w:ind w:firstLine="720"/>
            <w:contextualSpacing/>
            <w:jc w:val="both"/>
          </w:pPr>
        </w:pPrChange>
      </w:pPr>
    </w:p>
    <w:p w14:paraId="7CA15256" w14:textId="36DB7624" w:rsidR="007D69F6" w:rsidRPr="003621C5" w:rsidRDefault="007D69F6" w:rsidP="007D69F6">
      <w:pPr>
        <w:spacing w:line="480" w:lineRule="auto"/>
        <w:ind w:firstLine="720"/>
        <w:contextualSpacing/>
        <w:jc w:val="both"/>
        <w:rPr>
          <w:u w:val="single"/>
        </w:rPr>
      </w:pPr>
      <w:del w:id="354" w:author="Kira Bernabe" w:date="2024-01-06T13:49:00Z">
        <w:r w:rsidDel="00AF5C8A">
          <w:delText xml:space="preserve">I have </w:delText>
        </w:r>
      </w:del>
      <w:del w:id="355" w:author="Kira Bernabe" w:date="2024-01-06T13:47:00Z">
        <w:r w:rsidDel="00AF5C8A">
          <w:delText>confirmed</w:delText>
        </w:r>
      </w:del>
      <w:del w:id="356" w:author="Kira Bernabe" w:date="2024-01-06T13:49:00Z">
        <w:r w:rsidDel="00AF5C8A">
          <w:delText xml:space="preserve"> the </w:delText>
        </w:r>
        <w:r w:rsidR="0075644C" w:rsidDel="00AF5C8A">
          <w:delText xml:space="preserve">efficiency of each epitope antibody </w:delText>
        </w:r>
        <w:r w:rsidDel="00AF5C8A">
          <w:delText xml:space="preserve">through </w:delText>
        </w:r>
        <w:commentRangeStart w:id="357"/>
        <w:r w:rsidDel="00AF5C8A">
          <w:delText>Western Blot</w:delText>
        </w:r>
        <w:commentRangeEnd w:id="357"/>
        <w:r w:rsidDel="00AF5C8A">
          <w:rPr>
            <w:rStyle w:val="CommentReference"/>
          </w:rPr>
          <w:commentReference w:id="357"/>
        </w:r>
      </w:del>
      <w:r>
        <w:t xml:space="preserve">. </w:t>
      </w:r>
      <w:ins w:id="358" w:author="Kira Bernabe" w:date="2024-01-06T13:48:00Z">
        <w:r w:rsidR="00AF5C8A">
          <w:t xml:space="preserve">For each epitope tag, I </w:t>
        </w:r>
      </w:ins>
      <w:ins w:id="359" w:author="Kira Bernabe" w:date="2024-01-06T14:04:00Z">
        <w:r w:rsidR="00B06C9A">
          <w:t xml:space="preserve">have </w:t>
        </w:r>
      </w:ins>
      <w:ins w:id="360" w:author="Kira Bernabe" w:date="2024-01-06T13:48:00Z">
        <w:r w:rsidR="00AF5C8A">
          <w:t xml:space="preserve">set up Western Blots with 4 dilutions of the </w:t>
        </w:r>
      </w:ins>
      <w:ins w:id="361" w:author="Kira Bernabe" w:date="2024-01-06T13:49:00Z">
        <w:r w:rsidR="00AF5C8A">
          <w:t xml:space="preserve">appropriate antibody to assess the optimal concentration </w:t>
        </w:r>
      </w:ins>
      <w:ins w:id="362" w:author="Kira Bernabe" w:date="2024-01-06T13:50:00Z">
        <w:r w:rsidR="00AF5C8A">
          <w:t xml:space="preserve">of the antibody. I </w:t>
        </w:r>
      </w:ins>
      <w:ins w:id="363" w:author="Kira Bernabe" w:date="2024-01-06T14:04:00Z">
        <w:r w:rsidR="00B06C9A">
          <w:t xml:space="preserve">have </w:t>
        </w:r>
      </w:ins>
      <w:ins w:id="364" w:author="Kira Bernabe" w:date="2024-01-06T13:50:00Z">
        <w:r w:rsidR="00AF5C8A">
          <w:t>also set u</w:t>
        </w:r>
      </w:ins>
      <w:ins w:id="365" w:author="Kira Bernabe" w:date="2024-01-06T13:51:00Z">
        <w:r w:rsidR="00AF5C8A">
          <w:t>p</w:t>
        </w:r>
      </w:ins>
      <w:ins w:id="366" w:author="Kira Bernabe" w:date="2024-01-06T13:50:00Z">
        <w:r w:rsidR="00AF5C8A">
          <w:t xml:space="preserve"> Western Blots testing each epito</w:t>
        </w:r>
      </w:ins>
      <w:ins w:id="367" w:author="Kira Bernabe" w:date="2024-01-06T13:51:00Z">
        <w:r w:rsidR="00AF5C8A">
          <w:t>p</w:t>
        </w:r>
      </w:ins>
      <w:ins w:id="368" w:author="Kira Bernabe" w:date="2024-01-06T13:50:00Z">
        <w:r w:rsidR="00AF5C8A">
          <w:t xml:space="preserve">e tag against the other antibodies </w:t>
        </w:r>
      </w:ins>
      <w:ins w:id="369" w:author="Kira Bernabe" w:date="2024-01-06T13:51:00Z">
        <w:r w:rsidR="00AF5C8A">
          <w:t>and observed</w:t>
        </w:r>
      </w:ins>
      <w:ins w:id="370" w:author="Kira Bernabe" w:date="2024-01-06T13:50:00Z">
        <w:r w:rsidR="00AF5C8A">
          <w:t xml:space="preserve"> no cross-reactivity.</w:t>
        </w:r>
      </w:ins>
      <w:ins w:id="371" w:author="Kira Bernabe" w:date="2024-01-06T13:49:00Z">
        <w:r w:rsidR="00AF5C8A">
          <w:t xml:space="preserve"> </w:t>
        </w:r>
      </w:ins>
      <w:r>
        <w:t>I have begun testing the efficiency of pulldown of each epitope via immunoprecipitation</w:t>
      </w:r>
      <w:r w:rsidR="004312BA">
        <w:t xml:space="preserve"> (Fi</w:t>
      </w:r>
      <w:del w:id="372" w:author="Kira Bernabe" w:date="2024-01-06T18:35:00Z">
        <w:r w:rsidR="004312BA" w:rsidDel="00BE6A1D">
          <w:delText xml:space="preserve">gure </w:delText>
        </w:r>
        <w:r w:rsidR="0043701B" w:rsidDel="00BE6A1D">
          <w:delText>4</w:delText>
        </w:r>
      </w:del>
      <w:r w:rsidR="0043701B">
        <w:t>)</w:t>
      </w:r>
      <w:r>
        <w:t xml:space="preserve">. Once each epitope has been </w:t>
      </w:r>
      <w:r>
        <w:lastRenderedPageBreak/>
        <w:t xml:space="preserve">evaluated, I will choose which </w:t>
      </w:r>
      <w:r w:rsidR="0043701B">
        <w:t xml:space="preserve">epitope tag should be added to each </w:t>
      </w:r>
      <w:r>
        <w:t>homolog and incorporate them onto the chromosome</w:t>
      </w:r>
      <w:ins w:id="373" w:author="Kira Bernabe" w:date="2024-01-06T18:32:00Z">
        <w:r w:rsidR="00BE6A1D">
          <w:t xml:space="preserve"> </w:t>
        </w:r>
        <w:commentRangeStart w:id="374"/>
        <w:r w:rsidR="00BE6A1D">
          <w:t>(Fi</w:t>
        </w:r>
      </w:ins>
      <w:ins w:id="375" w:author="Kira Bernabe" w:date="2024-01-06T18:33:00Z">
        <w:r w:rsidR="00BE6A1D">
          <w:t xml:space="preserve">gure </w:t>
        </w:r>
      </w:ins>
      <w:ins w:id="376" w:author="Kira Bernabe" w:date="2024-01-06T18:35:00Z">
        <w:r w:rsidR="00BE6A1D">
          <w:t>3</w:t>
        </w:r>
      </w:ins>
      <w:ins w:id="377" w:author="Kira Bernabe" w:date="2024-01-06T18:33:00Z">
        <w:r w:rsidR="00BE6A1D">
          <w:t>)</w:t>
        </w:r>
      </w:ins>
      <w:r>
        <w:t>.</w:t>
      </w:r>
      <w:commentRangeEnd w:id="374"/>
      <w:r w:rsidR="00BE6A1D">
        <w:rPr>
          <w:rStyle w:val="CommentReference"/>
        </w:rPr>
        <w:commentReference w:id="374"/>
      </w:r>
    </w:p>
    <w:p w14:paraId="4A1E3817" w14:textId="62729B77" w:rsidR="00C209F4" w:rsidRDefault="00BE6A1D" w:rsidP="00980FEE">
      <w:pPr>
        <w:spacing w:line="480" w:lineRule="auto"/>
        <w:contextualSpacing/>
        <w:jc w:val="both"/>
        <w:rPr>
          <w:ins w:id="378" w:author="Kira Bernabe" w:date="2024-01-06T18:34:00Z"/>
        </w:rPr>
      </w:pPr>
      <w:ins w:id="379" w:author="Kira Bernabe" w:date="2024-01-06T18:34:00Z">
        <w:r>
          <w:rPr>
            <w:noProof/>
          </w:rPr>
          <w:drawing>
            <wp:inline distT="0" distB="0" distL="0" distR="0" wp14:anchorId="61C3045D" wp14:editId="118B3F5A">
              <wp:extent cx="2480788" cy="2291787"/>
              <wp:effectExtent l="0" t="0" r="0" b="0"/>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88988" cy="2299362"/>
                      </a:xfrm>
                      <a:prstGeom prst="rect">
                        <a:avLst/>
                      </a:prstGeom>
                    </pic:spPr>
                  </pic:pic>
                </a:graphicData>
              </a:graphic>
            </wp:inline>
          </w:drawing>
        </w:r>
      </w:ins>
    </w:p>
    <w:p w14:paraId="03DBBAEE" w14:textId="3CACAF54" w:rsidR="00BE6A1D" w:rsidDel="00BE6A1D" w:rsidRDefault="00BE6A1D" w:rsidP="00980FEE">
      <w:pPr>
        <w:spacing w:line="480" w:lineRule="auto"/>
        <w:contextualSpacing/>
        <w:jc w:val="both"/>
        <w:rPr>
          <w:del w:id="380" w:author="Kira Bernabe" w:date="2024-01-06T18:34:00Z"/>
        </w:rPr>
      </w:pPr>
    </w:p>
    <w:p w14:paraId="74F79FC8" w14:textId="51B16056" w:rsidR="004312BA" w:rsidRDefault="00FF5142" w:rsidP="004312BA">
      <w:pPr>
        <w:pStyle w:val="Caption"/>
      </w:pPr>
      <w:commentRangeStart w:id="381"/>
      <w:commentRangeStart w:id="382"/>
      <w:del w:id="383" w:author="Kira Bernabe" w:date="2024-01-06T14:04:00Z">
        <w:r w:rsidDel="00E56BA6">
          <w:rPr>
            <w:noProof/>
          </w:rPr>
          <w:drawing>
            <wp:inline distT="0" distB="0" distL="0" distR="0" wp14:anchorId="1A76E69C" wp14:editId="0B2898CD">
              <wp:extent cx="6277960" cy="2335031"/>
              <wp:effectExtent l="0" t="0" r="0" b="1905"/>
              <wp:docPr id="3637969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6923"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6332198" cy="2355204"/>
                      </a:xfrm>
                      <a:prstGeom prst="rect">
                        <a:avLst/>
                      </a:prstGeom>
                    </pic:spPr>
                  </pic:pic>
                </a:graphicData>
              </a:graphic>
            </wp:inline>
          </w:drawing>
        </w:r>
      </w:del>
      <w:commentRangeEnd w:id="381"/>
      <w:r w:rsidR="004312BA">
        <w:rPr>
          <w:rStyle w:val="CommentReference"/>
          <w:i w:val="0"/>
          <w:iCs w:val="0"/>
          <w:color w:val="auto"/>
        </w:rPr>
        <w:commentReference w:id="381"/>
      </w:r>
      <w:commentRangeEnd w:id="382"/>
      <w:r w:rsidR="00E56BA6">
        <w:rPr>
          <w:rStyle w:val="CommentReference"/>
          <w:i w:val="0"/>
          <w:iCs w:val="0"/>
          <w:color w:val="auto"/>
        </w:rPr>
        <w:commentReference w:id="382"/>
      </w:r>
      <w:r w:rsidR="004312BA" w:rsidRPr="004312BA">
        <w:t xml:space="preserve"> </w:t>
      </w:r>
    </w:p>
    <w:p w14:paraId="53599BDF" w14:textId="59503BF5" w:rsidR="004312BA" w:rsidRPr="004A7A9C" w:rsidRDefault="004312BA" w:rsidP="004312BA">
      <w:pPr>
        <w:pStyle w:val="Caption"/>
        <w:rPr>
          <w:noProof/>
        </w:rPr>
      </w:pPr>
      <w:commentRangeStart w:id="384"/>
      <w:r w:rsidRPr="004312BA">
        <w:rPr>
          <w:b/>
          <w:bCs/>
          <w:i w:val="0"/>
          <w:iCs w:val="0"/>
          <w:color w:val="000000" w:themeColor="text1"/>
          <w:sz w:val="22"/>
          <w:szCs w:val="22"/>
          <w:rPrChange w:id="385" w:author="Kathryn Ramsey" w:date="2024-01-05T14:12:00Z">
            <w:rPr/>
          </w:rPrChange>
        </w:rPr>
        <w:t xml:space="preserve">Figure </w:t>
      </w:r>
      <w:r w:rsidRPr="004312BA">
        <w:rPr>
          <w:b/>
          <w:bCs/>
          <w:i w:val="0"/>
          <w:iCs w:val="0"/>
          <w:color w:val="000000" w:themeColor="text1"/>
          <w:sz w:val="22"/>
          <w:szCs w:val="22"/>
          <w:rPrChange w:id="386" w:author="Kathryn Ramsey" w:date="2024-01-05T14:12:00Z">
            <w:rPr/>
          </w:rPrChange>
        </w:rPr>
        <w:fldChar w:fldCharType="begin"/>
      </w:r>
      <w:r w:rsidRPr="004312BA">
        <w:rPr>
          <w:b/>
          <w:bCs/>
          <w:i w:val="0"/>
          <w:iCs w:val="0"/>
          <w:color w:val="000000" w:themeColor="text1"/>
          <w:sz w:val="22"/>
          <w:szCs w:val="22"/>
          <w:rPrChange w:id="387" w:author="Kathryn Ramsey" w:date="2024-01-05T14:12:00Z">
            <w:rPr/>
          </w:rPrChange>
        </w:rPr>
        <w:instrText xml:space="preserve"> SEQ Figure \* ARABIC </w:instrText>
      </w:r>
      <w:r w:rsidRPr="004312BA">
        <w:rPr>
          <w:b/>
          <w:bCs/>
          <w:i w:val="0"/>
          <w:iCs w:val="0"/>
          <w:color w:val="000000" w:themeColor="text1"/>
          <w:sz w:val="22"/>
          <w:szCs w:val="22"/>
          <w:rPrChange w:id="388" w:author="Kathryn Ramsey" w:date="2024-01-05T14:12:00Z">
            <w:rPr>
              <w:noProof/>
            </w:rPr>
          </w:rPrChange>
        </w:rPr>
        <w:fldChar w:fldCharType="separate"/>
      </w:r>
      <w:r w:rsidRPr="004312BA">
        <w:rPr>
          <w:b/>
          <w:bCs/>
          <w:i w:val="0"/>
          <w:iCs w:val="0"/>
          <w:noProof/>
          <w:color w:val="000000" w:themeColor="text1"/>
          <w:sz w:val="22"/>
          <w:szCs w:val="22"/>
          <w:rPrChange w:id="389" w:author="Kathryn Ramsey" w:date="2024-01-05T14:12:00Z">
            <w:rPr>
              <w:noProof/>
            </w:rPr>
          </w:rPrChange>
        </w:rPr>
        <w:t>4</w:t>
      </w:r>
      <w:r w:rsidRPr="004312BA">
        <w:rPr>
          <w:b/>
          <w:bCs/>
          <w:i w:val="0"/>
          <w:iCs w:val="0"/>
          <w:noProof/>
          <w:color w:val="000000" w:themeColor="text1"/>
          <w:sz w:val="22"/>
          <w:szCs w:val="22"/>
          <w:rPrChange w:id="390" w:author="Kathryn Ramsey" w:date="2024-01-05T14:12:00Z">
            <w:rPr>
              <w:noProof/>
            </w:rPr>
          </w:rPrChange>
        </w:rPr>
        <w:fldChar w:fldCharType="end"/>
      </w:r>
      <w:commentRangeEnd w:id="384"/>
      <w:r>
        <w:rPr>
          <w:rStyle w:val="CommentReference"/>
          <w:i w:val="0"/>
          <w:iCs w:val="0"/>
          <w:color w:val="auto"/>
        </w:rPr>
        <w:commentReference w:id="384"/>
      </w:r>
      <w:r w:rsidRPr="004312BA">
        <w:rPr>
          <w:b/>
          <w:bCs/>
          <w:i w:val="0"/>
          <w:iCs w:val="0"/>
          <w:noProof/>
          <w:color w:val="000000" w:themeColor="text1"/>
          <w:sz w:val="22"/>
          <w:szCs w:val="22"/>
          <w:rPrChange w:id="391" w:author="Kathryn Ramsey" w:date="2024-01-05T14:12:00Z">
            <w:rPr>
              <w:i w:val="0"/>
              <w:iCs w:val="0"/>
              <w:noProof/>
              <w:color w:val="000000" w:themeColor="text1"/>
              <w:sz w:val="22"/>
              <w:szCs w:val="22"/>
            </w:rPr>
          </w:rPrChange>
        </w:rPr>
        <w:t>.</w:t>
      </w:r>
      <w:r w:rsidRPr="004312BA">
        <w:rPr>
          <w:b/>
          <w:bCs/>
          <w:i w:val="0"/>
          <w:iCs w:val="0"/>
          <w:color w:val="000000" w:themeColor="text1"/>
          <w:sz w:val="22"/>
          <w:szCs w:val="22"/>
          <w:rPrChange w:id="392" w:author="Kathryn Ramsey" w:date="2024-01-05T14:12:00Z">
            <w:rPr/>
          </w:rPrChange>
        </w:rPr>
        <w:t xml:space="preserve"> Immunoprecipitation of bS21-2 with HA epitope tag.</w:t>
      </w:r>
      <w:r w:rsidRPr="004312BA">
        <w:rPr>
          <w:i w:val="0"/>
          <w:iCs w:val="0"/>
          <w:color w:val="000000" w:themeColor="text1"/>
          <w:sz w:val="22"/>
          <w:szCs w:val="22"/>
          <w:rPrChange w:id="393" w:author="Kathryn Ramsey" w:date="2024-01-05T14:11:00Z">
            <w:rPr/>
          </w:rPrChange>
        </w:rPr>
        <w:t xml:space="preserve"> </w:t>
      </w:r>
      <w:r>
        <w:rPr>
          <w:i w:val="0"/>
          <w:iCs w:val="0"/>
          <w:color w:val="000000" w:themeColor="text1"/>
          <w:sz w:val="22"/>
          <w:szCs w:val="22"/>
        </w:rPr>
        <w:t>Left</w:t>
      </w:r>
      <w:r w:rsidRPr="004312BA">
        <w:rPr>
          <w:i w:val="0"/>
          <w:iCs w:val="0"/>
          <w:color w:val="000000" w:themeColor="text1"/>
          <w:sz w:val="22"/>
          <w:szCs w:val="22"/>
          <w:rPrChange w:id="394" w:author="Kathryn Ramsey" w:date="2024-01-05T14:11:00Z">
            <w:rPr/>
          </w:rPrChange>
        </w:rPr>
        <w:t xml:space="preserve">: Silver Stain shows </w:t>
      </w:r>
      <w:r>
        <w:rPr>
          <w:i w:val="0"/>
          <w:iCs w:val="0"/>
          <w:color w:val="000000" w:themeColor="text1"/>
          <w:sz w:val="22"/>
          <w:szCs w:val="22"/>
        </w:rPr>
        <w:t>many</w:t>
      </w:r>
      <w:r w:rsidRPr="004312BA">
        <w:rPr>
          <w:i w:val="0"/>
          <w:iCs w:val="0"/>
          <w:color w:val="000000" w:themeColor="text1"/>
          <w:sz w:val="22"/>
          <w:szCs w:val="22"/>
          <w:rPrChange w:id="395" w:author="Kathryn Ramsey" w:date="2024-01-05T14:11:00Z">
            <w:rPr/>
          </w:rPrChange>
        </w:rPr>
        <w:t xml:space="preserve"> bands in the </w:t>
      </w:r>
      <w:r>
        <w:rPr>
          <w:i w:val="0"/>
          <w:iCs w:val="0"/>
          <w:color w:val="000000" w:themeColor="text1"/>
          <w:sz w:val="22"/>
          <w:szCs w:val="22"/>
        </w:rPr>
        <w:t>e</w:t>
      </w:r>
      <w:r w:rsidRPr="004312BA">
        <w:rPr>
          <w:i w:val="0"/>
          <w:iCs w:val="0"/>
          <w:color w:val="000000" w:themeColor="text1"/>
          <w:sz w:val="22"/>
          <w:szCs w:val="22"/>
          <w:rPrChange w:id="396" w:author="Kathryn Ramsey" w:date="2024-01-05T14:11:00Z">
            <w:rPr/>
          </w:rPrChange>
        </w:rPr>
        <w:t>luate lane</w:t>
      </w:r>
      <w:r>
        <w:rPr>
          <w:i w:val="0"/>
          <w:iCs w:val="0"/>
          <w:color w:val="000000" w:themeColor="text1"/>
          <w:sz w:val="22"/>
          <w:szCs w:val="22"/>
        </w:rPr>
        <w:t xml:space="preserve"> from samples with bS21-2-HA</w:t>
      </w:r>
      <w:r w:rsidRPr="004312BA">
        <w:rPr>
          <w:i w:val="0"/>
          <w:iCs w:val="0"/>
          <w:color w:val="000000" w:themeColor="text1"/>
          <w:sz w:val="22"/>
          <w:szCs w:val="22"/>
          <w:rPrChange w:id="397" w:author="Kathryn Ramsey" w:date="2024-01-05T14:11:00Z">
            <w:rPr/>
          </w:rPrChange>
        </w:rPr>
        <w:t xml:space="preserve"> (EL1</w:t>
      </w:r>
      <w:r>
        <w:rPr>
          <w:i w:val="0"/>
          <w:iCs w:val="0"/>
          <w:color w:val="000000" w:themeColor="text1"/>
          <w:sz w:val="22"/>
          <w:szCs w:val="22"/>
        </w:rPr>
        <w:t>, “+”</w:t>
      </w:r>
      <w:r w:rsidRPr="004312BA">
        <w:rPr>
          <w:i w:val="0"/>
          <w:iCs w:val="0"/>
          <w:color w:val="000000" w:themeColor="text1"/>
          <w:sz w:val="22"/>
          <w:szCs w:val="22"/>
          <w:rPrChange w:id="398" w:author="Kathryn Ramsey" w:date="2024-01-05T14:11:00Z">
            <w:rPr/>
          </w:rPrChange>
        </w:rPr>
        <w:t xml:space="preserve">) suggesting </w:t>
      </w:r>
      <w:r>
        <w:rPr>
          <w:i w:val="0"/>
          <w:iCs w:val="0"/>
          <w:color w:val="000000" w:themeColor="text1"/>
          <w:sz w:val="22"/>
          <w:szCs w:val="22"/>
        </w:rPr>
        <w:t>bS21-2 associated with a 70S</w:t>
      </w:r>
      <w:r w:rsidRPr="004312BA">
        <w:rPr>
          <w:i w:val="0"/>
          <w:iCs w:val="0"/>
          <w:color w:val="000000" w:themeColor="text1"/>
          <w:sz w:val="22"/>
          <w:szCs w:val="22"/>
          <w:rPrChange w:id="399" w:author="Kathryn Ramsey" w:date="2024-01-05T14:11:00Z">
            <w:rPr/>
          </w:rPrChange>
        </w:rPr>
        <w:t xml:space="preserve"> ribosome is </w:t>
      </w:r>
      <w:r>
        <w:rPr>
          <w:i w:val="0"/>
          <w:iCs w:val="0"/>
          <w:color w:val="000000" w:themeColor="text1"/>
          <w:sz w:val="22"/>
          <w:szCs w:val="22"/>
        </w:rPr>
        <w:t>immunoprecipitated</w:t>
      </w:r>
      <w:r w:rsidRPr="004312BA">
        <w:rPr>
          <w:i w:val="0"/>
          <w:iCs w:val="0"/>
          <w:color w:val="000000" w:themeColor="text1"/>
          <w:sz w:val="22"/>
          <w:szCs w:val="22"/>
          <w:rPrChange w:id="400" w:author="Kathryn Ramsey" w:date="2024-01-05T14:11:00Z">
            <w:rPr/>
          </w:rPrChange>
        </w:rPr>
        <w:t xml:space="preserve">. </w:t>
      </w:r>
      <w:r>
        <w:rPr>
          <w:i w:val="0"/>
          <w:iCs w:val="0"/>
          <w:color w:val="000000" w:themeColor="text1"/>
          <w:sz w:val="22"/>
          <w:szCs w:val="22"/>
        </w:rPr>
        <w:t>Right</w:t>
      </w:r>
      <w:r w:rsidRPr="004312BA">
        <w:rPr>
          <w:i w:val="0"/>
          <w:iCs w:val="0"/>
          <w:color w:val="000000" w:themeColor="text1"/>
          <w:sz w:val="22"/>
          <w:szCs w:val="22"/>
          <w:rPrChange w:id="401" w:author="Kathryn Ramsey" w:date="2024-01-05T14:11:00Z">
            <w:rPr/>
          </w:rPrChange>
        </w:rPr>
        <w:t xml:space="preserve">: Western Blot </w:t>
      </w:r>
      <w:r>
        <w:rPr>
          <w:i w:val="0"/>
          <w:iCs w:val="0"/>
          <w:color w:val="000000" w:themeColor="text1"/>
          <w:sz w:val="22"/>
          <w:szCs w:val="22"/>
        </w:rPr>
        <w:t xml:space="preserve">using antibody against the HA tag </w:t>
      </w:r>
      <w:r w:rsidRPr="004312BA">
        <w:rPr>
          <w:i w:val="0"/>
          <w:iCs w:val="0"/>
          <w:color w:val="000000" w:themeColor="text1"/>
          <w:sz w:val="22"/>
          <w:szCs w:val="22"/>
          <w:rPrChange w:id="402" w:author="Kathryn Ramsey" w:date="2024-01-05T14:11:00Z">
            <w:rPr/>
          </w:rPrChange>
        </w:rPr>
        <w:t xml:space="preserve">shows bS21-2 is </w:t>
      </w:r>
      <w:r>
        <w:rPr>
          <w:i w:val="0"/>
          <w:iCs w:val="0"/>
          <w:color w:val="000000" w:themeColor="text1"/>
          <w:sz w:val="22"/>
          <w:szCs w:val="22"/>
        </w:rPr>
        <w:t>detected in the eluted sample</w:t>
      </w:r>
      <w:r w:rsidRPr="004312BA">
        <w:rPr>
          <w:i w:val="0"/>
          <w:iCs w:val="0"/>
          <w:color w:val="000000" w:themeColor="text1"/>
          <w:sz w:val="22"/>
          <w:szCs w:val="22"/>
          <w:rPrChange w:id="403" w:author="Kathryn Ramsey" w:date="2024-01-05T14:11:00Z">
            <w:rPr/>
          </w:rPrChange>
        </w:rPr>
        <w:t>.</w:t>
      </w:r>
      <w:ins w:id="404" w:author="Kira Bernabe" w:date="2024-01-06T14:06:00Z">
        <w:r w:rsidR="00E56BA6">
          <w:rPr>
            <w:i w:val="0"/>
            <w:iCs w:val="0"/>
            <w:color w:val="000000" w:themeColor="text1"/>
            <w:sz w:val="22"/>
            <w:szCs w:val="22"/>
          </w:rPr>
          <w:t xml:space="preserve"> LYS = lysate; FT = flowthrough; EL = eluate.</w:t>
        </w:r>
      </w:ins>
    </w:p>
    <w:p w14:paraId="01A15DF2" w14:textId="77777777" w:rsidR="00951B7C" w:rsidRDefault="00951B7C" w:rsidP="00951B7C">
      <w:pPr>
        <w:spacing w:line="480" w:lineRule="auto"/>
        <w:contextualSpacing/>
        <w:jc w:val="both"/>
        <w:rPr>
          <w:ins w:id="405" w:author="Kira Bernabe" w:date="2024-01-06T17:07:00Z"/>
        </w:rPr>
      </w:pPr>
    </w:p>
    <w:p w14:paraId="0591CF32" w14:textId="0A43BEB6" w:rsidR="00C209F4" w:rsidDel="00951B7C" w:rsidRDefault="00951B7C" w:rsidP="00980FEE">
      <w:pPr>
        <w:spacing w:line="480" w:lineRule="auto"/>
        <w:contextualSpacing/>
        <w:jc w:val="both"/>
        <w:rPr>
          <w:del w:id="406" w:author="Kira Bernabe" w:date="2024-01-06T17:07:00Z"/>
        </w:rPr>
      </w:pPr>
      <w:ins w:id="407" w:author="Kira Bernabe" w:date="2024-01-06T17:07:00Z">
        <w:r>
          <w:t>The following methods for ribosome profiling are based on protocols by Mohammad and Buskirk (2019</w:t>
        </w:r>
        <w:proofErr w:type="gramStart"/>
        <w:r>
          <w:t>)  and</w:t>
        </w:r>
        <w:proofErr w:type="gramEnd"/>
        <w:r>
          <w:t xml:space="preserve"> Johnson and Li (2018):</w:t>
        </w:r>
        <w:r>
          <w:tab/>
        </w:r>
      </w:ins>
    </w:p>
    <w:p w14:paraId="0065BB39" w14:textId="77777777" w:rsidR="00517147" w:rsidRDefault="00980FEE" w:rsidP="00951B7C">
      <w:pPr>
        <w:spacing w:line="480" w:lineRule="auto"/>
        <w:ind w:firstLine="720"/>
        <w:contextualSpacing/>
        <w:jc w:val="both"/>
        <w:rPr>
          <w:ins w:id="408" w:author="Kira Bernabe" w:date="2024-01-06T16:40:00Z"/>
        </w:rPr>
      </w:pPr>
      <w:commentRangeStart w:id="409"/>
      <w:r>
        <w:lastRenderedPageBreak/>
        <w:t xml:space="preserve">We will </w:t>
      </w:r>
      <w:ins w:id="410" w:author="Kira Bernabe" w:date="2024-01-06T16:16:00Z">
        <w:r w:rsidR="00A91BE7">
          <w:t xml:space="preserve">halt actively translating ribosomes with </w:t>
        </w:r>
      </w:ins>
      <w:ins w:id="411" w:author="Kira Bernabe" w:date="2024-01-06T16:17:00Z">
        <w:r w:rsidR="00A91BE7">
          <w:t xml:space="preserve">a high concentration of </w:t>
        </w:r>
        <w:r w:rsidR="00A91BE7" w:rsidRPr="00A91BE7">
          <w:t>MgCl</w:t>
        </w:r>
        <w:r w:rsidR="00A91BE7" w:rsidRPr="00A91BE7">
          <w:rPr>
            <w:vertAlign w:val="subscript"/>
          </w:rPr>
          <w:t>2</w:t>
        </w:r>
      </w:ins>
      <w:ins w:id="412" w:author="Kira Bernabe" w:date="2024-01-06T16:19:00Z">
        <w:r w:rsidR="00A91BE7">
          <w:rPr>
            <w:vertAlign w:val="subscript"/>
          </w:rPr>
          <w:t xml:space="preserve"> </w:t>
        </w:r>
        <w:r w:rsidR="00A91BE7">
          <w:t xml:space="preserve">rather than chloramphenicol </w:t>
        </w:r>
      </w:ins>
      <w:ins w:id="413" w:author="Kira Bernabe" w:date="2024-01-06T16:20:00Z">
        <w:r w:rsidR="00A91BE7">
          <w:t xml:space="preserve">to mitigate artifacts such as </w:t>
        </w:r>
      </w:ins>
      <w:ins w:id="414" w:author="Kira Bernabe" w:date="2024-01-06T16:21:00Z">
        <w:r w:rsidR="00A91BE7">
          <w:t xml:space="preserve">strong pauses or build-up of ribosomes at the 5’ end of ORFs </w:t>
        </w:r>
      </w:ins>
      <w:r w:rsidR="00A91BE7">
        <w:fldChar w:fldCharType="begin"/>
      </w:r>
      <w:r w:rsidR="00A91BE7">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A91BE7">
        <w:fldChar w:fldCharType="separate"/>
      </w:r>
      <w:r w:rsidR="00A91BE7">
        <w:rPr>
          <w:noProof/>
        </w:rPr>
        <w:t>(Mohammad &amp; Buskirk, 2019)</w:t>
      </w:r>
      <w:r w:rsidR="00A91BE7">
        <w:fldChar w:fldCharType="end"/>
      </w:r>
      <w:ins w:id="415" w:author="Kira Bernabe" w:date="2024-01-06T16:21:00Z">
        <w:r w:rsidR="00A91BE7">
          <w:t>. We will</w:t>
        </w:r>
      </w:ins>
      <w:ins w:id="416" w:author="Kira Bernabe" w:date="2024-01-06T16:17:00Z">
        <w:r w:rsidR="00A91BE7">
          <w:t xml:space="preserve"> </w:t>
        </w:r>
      </w:ins>
      <w:r w:rsidRPr="00A91BE7">
        <w:t>degrade</w:t>
      </w:r>
      <w:r>
        <w:t xml:space="preserve"> </w:t>
      </w:r>
      <w:ins w:id="417" w:author="Kira Bernabe" w:date="2024-01-06T16:27:00Z">
        <w:r w:rsidR="00517147">
          <w:t>m</w:t>
        </w:r>
      </w:ins>
      <w:r>
        <w:t>RNAs unprotected by the ribosome</w:t>
      </w:r>
      <w:ins w:id="418" w:author="Kira Bernabe" w:date="2024-01-06T16:24:00Z">
        <w:r w:rsidR="00A91BE7">
          <w:t xml:space="preserve"> with Micrococcal nuclease (</w:t>
        </w:r>
        <w:proofErr w:type="spellStart"/>
        <w:r w:rsidR="00A91BE7">
          <w:t>M</w:t>
        </w:r>
      </w:ins>
      <w:ins w:id="419" w:author="Kira Bernabe" w:date="2024-01-06T16:25:00Z">
        <w:r w:rsidR="00A91BE7">
          <w:t>N</w:t>
        </w:r>
      </w:ins>
      <w:ins w:id="420" w:author="Kira Bernabe" w:date="2024-01-06T16:24:00Z">
        <w:r w:rsidR="00A91BE7">
          <w:t>ase</w:t>
        </w:r>
        <w:proofErr w:type="spellEnd"/>
        <w:r w:rsidR="00A91BE7">
          <w:t>)</w:t>
        </w:r>
      </w:ins>
      <w:r>
        <w:t xml:space="preserve"> and assess the purity and integrity of 70S ribosomes with sucrose gradients. </w:t>
      </w:r>
      <w:ins w:id="421" w:author="Kira Bernabe" w:date="2024-01-06T16:26:00Z">
        <w:r w:rsidR="00A91BE7">
          <w:t xml:space="preserve">As a control at this </w:t>
        </w:r>
        <w:proofErr w:type="gramStart"/>
        <w:r w:rsidR="00A91BE7">
          <w:t>step</w:t>
        </w:r>
        <w:proofErr w:type="gramEnd"/>
        <w:r w:rsidR="00A91BE7">
          <w:t xml:space="preserve"> we will run polysomes untreated by </w:t>
        </w:r>
        <w:proofErr w:type="spellStart"/>
        <w:r w:rsidR="00A91BE7">
          <w:t>M</w:t>
        </w:r>
        <w:r w:rsidR="00517147">
          <w:t>n</w:t>
        </w:r>
        <w:r w:rsidR="00A91BE7">
          <w:t>ase</w:t>
        </w:r>
        <w:proofErr w:type="spellEnd"/>
        <w:r w:rsidR="00A91BE7">
          <w:t xml:space="preserve"> in parallel with the </w:t>
        </w:r>
      </w:ins>
      <w:ins w:id="422" w:author="Kira Bernabe" w:date="2024-01-06T16:27:00Z">
        <w:r w:rsidR="00517147">
          <w:t>samples</w:t>
        </w:r>
      </w:ins>
      <w:ins w:id="423" w:author="Kira Bernabe" w:date="2024-01-06T16:29:00Z">
        <w:r w:rsidR="00517147">
          <w:t xml:space="preserve"> to ensure that intact 70S particles are isolated</w:t>
        </w:r>
      </w:ins>
      <w:ins w:id="424" w:author="Kira Bernabe" w:date="2024-01-06T16:26:00Z">
        <w:r w:rsidR="00A91BE7">
          <w:t xml:space="preserve">. </w:t>
        </w:r>
      </w:ins>
      <w:r>
        <w:t>We will extract the mRNA footprints and convert them to cDNA to establish the sequencing library.</w:t>
      </w:r>
      <w:ins w:id="425" w:author="Kira Bernabe" w:date="2024-01-06T16:30:00Z">
        <w:r w:rsidR="00517147">
          <w:t xml:space="preserve"> Briefly, we will ligate a DNA adapter to the 3’ end of RNA fragments</w:t>
        </w:r>
      </w:ins>
      <w:ins w:id="426" w:author="Kira Bernabe" w:date="2024-01-06T16:31:00Z">
        <w:r w:rsidR="00517147">
          <w:t>, then we will convert the ligated RNA into cDNA with reverse transcriptase.</w:t>
        </w:r>
      </w:ins>
      <w:ins w:id="427" w:author="Kira Bernabe" w:date="2024-01-06T16:33:00Z">
        <w:r w:rsidR="00517147">
          <w:t xml:space="preserve"> We will run a control oligo during the ligation step to measure ligation efficiency. </w:t>
        </w:r>
      </w:ins>
      <w:commentRangeStart w:id="428"/>
      <w:ins w:id="429" w:author="Kira Bernabe" w:date="2024-01-06T16:35:00Z">
        <w:r w:rsidR="00517147">
          <w:t xml:space="preserve">We will circularize the cDNA and deplete contaminating rRNA before we </w:t>
        </w:r>
      </w:ins>
      <w:ins w:id="430" w:author="Kira Bernabe" w:date="2024-01-06T16:36:00Z">
        <w:r w:rsidR="00517147">
          <w:t xml:space="preserve">PCR amplify the sequencing library. </w:t>
        </w:r>
      </w:ins>
      <w:r>
        <w:t xml:space="preserve"> </w:t>
      </w:r>
      <w:commentRangeEnd w:id="428"/>
      <w:r w:rsidR="00517147">
        <w:rPr>
          <w:rStyle w:val="CommentReference"/>
        </w:rPr>
        <w:commentReference w:id="428"/>
      </w:r>
    </w:p>
    <w:p w14:paraId="4023D3DA" w14:textId="618BEABF" w:rsidR="00980FEE" w:rsidRPr="000E7C54" w:rsidRDefault="00980FEE" w:rsidP="00A91BE7">
      <w:pPr>
        <w:spacing w:line="480" w:lineRule="auto"/>
        <w:ind w:firstLine="720"/>
        <w:contextualSpacing/>
        <w:jc w:val="both"/>
        <w:rPr>
          <w:ins w:id="431" w:author="Kathryn Ramsey" w:date="2024-01-05T13:01:00Z"/>
        </w:rPr>
        <w:pPrChange w:id="432" w:author="Kira Bernabe" w:date="2024-01-06T16:16:00Z">
          <w:pPr>
            <w:spacing w:line="480" w:lineRule="auto"/>
            <w:contextualSpacing/>
            <w:jc w:val="both"/>
          </w:pPr>
        </w:pPrChange>
      </w:pPr>
      <w:commentRangeStart w:id="433"/>
      <w:r>
        <w:t>While we prepare the ribosome profiling library</w:t>
      </w:r>
      <w:commentRangeEnd w:id="433"/>
      <w:r w:rsidR="00517147">
        <w:rPr>
          <w:rStyle w:val="CommentReference"/>
        </w:rPr>
        <w:commentReference w:id="433"/>
      </w:r>
      <w:r>
        <w:t>,</w:t>
      </w:r>
      <w:r w:rsidRPr="00C80317">
        <w:t xml:space="preserve"> </w:t>
      </w:r>
      <w:r>
        <w:t xml:space="preserve">we will also build an RNA-Seq library to assess transcript abundance. Both sets of samples will be sequenced by Illumina NovaSeq 6000, </w:t>
      </w:r>
      <w:ins w:id="434" w:author="Kira Bernabe" w:date="2024-01-06T16:43:00Z">
        <w:r w:rsidR="00517147">
          <w:t xml:space="preserve">prepared as </w:t>
        </w:r>
      </w:ins>
      <w:ins w:id="435" w:author="Kira Bernabe" w:date="2024-01-06T16:44:00Z">
        <w:r w:rsidR="00517147">
          <w:t xml:space="preserve">2nM of multiplexed samples, set for 50 cycles as single-end sequencing. </w:t>
        </w:r>
      </w:ins>
      <w:del w:id="436" w:author="Kira Bernabe" w:date="2024-01-06T16:44:00Z">
        <w:r w:rsidDel="00517147">
          <w:delText xml:space="preserve">and </w:delText>
        </w:r>
      </w:del>
      <w:ins w:id="437" w:author="Kira Bernabe" w:date="2024-01-06T16:45:00Z">
        <w:r w:rsidR="00517147">
          <w:t>W</w:t>
        </w:r>
      </w:ins>
      <w:del w:id="438" w:author="Kira Bernabe" w:date="2024-01-06T16:45:00Z">
        <w:r w:rsidDel="00517147">
          <w:delText>w</w:delText>
        </w:r>
      </w:del>
      <w:r>
        <w:t xml:space="preserve">e will analyze the data with Cutadapt for removal of DNA adapters and Bowtie2 for alignment to the </w:t>
      </w:r>
      <w:r w:rsidRPr="00C80317">
        <w:rPr>
          <w:i/>
          <w:iCs/>
        </w:rPr>
        <w:t>F. tularensis</w:t>
      </w:r>
      <w:r>
        <w:t xml:space="preserve"> genome.</w:t>
      </w:r>
      <w:ins w:id="439" w:author="Kira Bernabe" w:date="2024-01-06T17:04:00Z">
        <w:r w:rsidR="00951B7C">
          <w:t xml:space="preserve"> When aligning, we will allow 2 mi</w:t>
        </w:r>
      </w:ins>
      <w:ins w:id="440" w:author="Kira Bernabe" w:date="2024-01-06T17:05:00Z">
        <w:r w:rsidR="00951B7C">
          <w:t xml:space="preserve">smatches and will require </w:t>
        </w:r>
      </w:ins>
      <w:ins w:id="441" w:author="Kira Bernabe" w:date="2024-01-06T17:06:00Z">
        <w:r w:rsidR="00951B7C">
          <w:t xml:space="preserve">the </w:t>
        </w:r>
      </w:ins>
      <w:ins w:id="442" w:author="Kira Bernabe" w:date="2024-01-06T17:05:00Z">
        <w:r w:rsidR="00951B7C">
          <w:t>reads t</w:t>
        </w:r>
      </w:ins>
      <w:ins w:id="443" w:author="Kira Bernabe" w:date="2024-01-06T17:06:00Z">
        <w:r w:rsidR="00951B7C">
          <w:t>o</w:t>
        </w:r>
      </w:ins>
      <w:ins w:id="444" w:author="Kira Bernabe" w:date="2024-01-06T17:05:00Z">
        <w:r w:rsidR="00951B7C">
          <w:t xml:space="preserve"> only map to a unique genomic site.</w:t>
        </w:r>
      </w:ins>
      <w:r>
        <w:t xml:space="preserve"> We will analyze the ribosome footprints with RiboProfiling, and for the RNA-Seq data we will count reads with HTSeq-Count and analyze them with DESeq2.</w:t>
      </w:r>
      <w:commentRangeEnd w:id="409"/>
      <w:r w:rsidR="003E34E4">
        <w:rPr>
          <w:rStyle w:val="CommentReference"/>
        </w:rPr>
        <w:commentReference w:id="409"/>
      </w:r>
    </w:p>
    <w:p w14:paraId="39832AFC" w14:textId="0775F83D" w:rsidR="00980FEE" w:rsidDel="00BE6A1D" w:rsidRDefault="00A91BE7" w:rsidP="00980FEE">
      <w:pPr>
        <w:spacing w:line="480" w:lineRule="auto"/>
        <w:contextualSpacing/>
        <w:jc w:val="both"/>
        <w:rPr>
          <w:ins w:id="445" w:author="Kathryn Ramsey" w:date="2024-01-05T13:01:00Z"/>
          <w:del w:id="446" w:author="Kira Bernabe" w:date="2024-01-06T18:37:00Z"/>
        </w:rPr>
      </w:pPr>
      <w:ins w:id="447" w:author="Kathryn Ramsey" w:date="2024-01-05T13:01:00Z">
        <w:del w:id="448" w:author="Kira Bernabe" w:date="2024-01-06T18:37:00Z">
          <w:r w:rsidDel="00BE6A1D">
            <w:rPr>
              <w:noProof/>
            </w:rPr>
            <mc:AlternateContent>
              <mc:Choice Requires="wps">
                <w:drawing>
                  <wp:anchor distT="0" distB="0" distL="114300" distR="114300" simplePos="0" relativeHeight="251668480" behindDoc="1" locked="0" layoutInCell="1" allowOverlap="1" wp14:anchorId="1FEF16B0" wp14:editId="2A258146">
                    <wp:simplePos x="0" y="0"/>
                    <wp:positionH relativeFrom="column">
                      <wp:posOffset>-187377</wp:posOffset>
                    </wp:positionH>
                    <wp:positionV relativeFrom="paragraph">
                      <wp:posOffset>1460896</wp:posOffset>
                    </wp:positionV>
                    <wp:extent cx="4278630" cy="635"/>
                    <wp:effectExtent l="0" t="0" r="1270" b="12065"/>
                    <wp:wrapTight wrapText="bothSides">
                      <wp:wrapPolygon edited="0">
                        <wp:start x="0" y="0"/>
                        <wp:lineTo x="0" y="0"/>
                        <wp:lineTo x="21542" y="0"/>
                        <wp:lineTo x="21542" y="0"/>
                        <wp:lineTo x="0" y="0"/>
                      </wp:wrapPolygon>
                    </wp:wrapTight>
                    <wp:docPr id="1017024486" name="Text Box 1"/>
                    <wp:cNvGraphicFramePr/>
                    <a:graphic xmlns:a="http://schemas.openxmlformats.org/drawingml/2006/main">
                      <a:graphicData uri="http://schemas.microsoft.com/office/word/2010/wordprocessingShape">
                        <wps:wsp>
                          <wps:cNvSpPr txBox="1"/>
                          <wps:spPr>
                            <a:xfrm>
                              <a:off x="0" y="0"/>
                              <a:ext cx="4278630" cy="635"/>
                            </a:xfrm>
                            <a:prstGeom prst="rect">
                              <a:avLst/>
                            </a:prstGeom>
                            <a:solidFill>
                              <a:prstClr val="white"/>
                            </a:solidFill>
                            <a:ln>
                              <a:noFill/>
                            </a:ln>
                          </wps:spPr>
                          <wps:txbx>
                            <w:txbxContent>
                              <w:p w14:paraId="36BC60D3" w14:textId="0F44BAEA" w:rsidR="00980FEE" w:rsidRPr="00F16C2F" w:rsidRDefault="00980FEE" w:rsidP="00980FEE">
                                <w:pPr>
                                  <w:pStyle w:val="Caption"/>
                                  <w:rPr>
                                    <w:u w:val="single"/>
                                  </w:rPr>
                                </w:pPr>
                                <w:del w:id="449" w:author="Kira Bernabe" w:date="2024-01-06T16:11:00Z">
                                  <w:r w:rsidDel="00A91BE7">
                                    <w:delText xml:space="preserve">Figure </w:delText>
                                  </w:r>
                                  <w:r w:rsidR="00000000" w:rsidDel="00A91BE7">
                                    <w:fldChar w:fldCharType="begin"/>
                                  </w:r>
                                  <w:r w:rsidR="00000000" w:rsidDel="00A91BE7">
                                    <w:delInstrText xml:space="preserve"> SEQ Figure \* ARABIC </w:delInstrText>
                                  </w:r>
                                  <w:r w:rsidR="00000000" w:rsidDel="00A91BE7">
                                    <w:fldChar w:fldCharType="separate"/>
                                  </w:r>
                                  <w:r w:rsidDel="00A91BE7">
                                    <w:rPr>
                                      <w:noProof/>
                                    </w:rPr>
                                    <w:delText>3</w:delText>
                                  </w:r>
                                  <w:r w:rsidR="00000000" w:rsidDel="00A91BE7">
                                    <w:rPr>
                                      <w:noProof/>
                                    </w:rPr>
                                    <w:fldChar w:fldCharType="end"/>
                                  </w:r>
                                  <w:r w:rsidDel="00A91BE7">
                                    <w:delText xml:space="preserve"> Workflow of ribosome profiling from library preparation to analysis</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EF16B0" id="_x0000_t202" coordsize="21600,21600" o:spt="202" path="m,l,21600r21600,l21600,xe">
                    <v:stroke joinstyle="miter"/>
                    <v:path gradientshapeok="t" o:connecttype="rect"/>
                  </v:shapetype>
                  <v:shape id="_x0000_s1027" type="#_x0000_t202" style="position:absolute;left:0;text-align:left;margin-left:-14.75pt;margin-top:115.05pt;width:336.9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" stroked="f">
                    <v:textbox style="mso-fit-shape-to-text:t" inset="0,0,0,0">
                      <w:txbxContent>
                        <w:p w14:paraId="36BC60D3" w14:textId="0F44BAEA" w:rsidR="00980FEE" w:rsidRPr="00F16C2F" w:rsidRDefault="00980FEE" w:rsidP="00980FEE">
                          <w:pPr>
                            <w:pStyle w:val="Caption"/>
                            <w:rPr>
                              <w:u w:val="single"/>
                            </w:rPr>
                          </w:pPr>
                          <w:del w:id="450" w:author="Kira Bernabe" w:date="2024-01-06T16:11:00Z">
                            <w:r w:rsidDel="00A91BE7">
                              <w:delText xml:space="preserve">Figure </w:delText>
                            </w:r>
                            <w:r w:rsidR="00000000" w:rsidDel="00A91BE7">
                              <w:fldChar w:fldCharType="begin"/>
                            </w:r>
                            <w:r w:rsidR="00000000" w:rsidDel="00A91BE7">
                              <w:delInstrText xml:space="preserve"> SEQ Figure \* ARABIC </w:delInstrText>
                            </w:r>
                            <w:r w:rsidR="00000000" w:rsidDel="00A91BE7">
                              <w:fldChar w:fldCharType="separate"/>
                            </w:r>
                            <w:r w:rsidDel="00A91BE7">
                              <w:rPr>
                                <w:noProof/>
                              </w:rPr>
                              <w:delText>3</w:delText>
                            </w:r>
                            <w:r w:rsidR="00000000" w:rsidDel="00A91BE7">
                              <w:rPr>
                                <w:noProof/>
                              </w:rPr>
                              <w:fldChar w:fldCharType="end"/>
                            </w:r>
                            <w:r w:rsidDel="00A91BE7">
                              <w:delText xml:space="preserve"> Workflow of ribosome profiling from library preparation to analysis</w:delText>
                            </w:r>
                          </w:del>
                        </w:p>
                      </w:txbxContent>
                    </v:textbox>
                    <w10:wrap type="tight"/>
                  </v:shape>
                </w:pict>
              </mc:Fallback>
            </mc:AlternateContent>
          </w:r>
          <w:commentRangeStart w:id="451"/>
          <w:r w:rsidR="00980FEE" w:rsidRPr="003621C5" w:rsidDel="00BE6A1D">
            <w:rPr>
              <w:u w:val="single"/>
            </w:rPr>
            <w:delText>Rational</w:delText>
          </w:r>
          <w:r w:rsidR="00980FEE" w:rsidDel="00BE6A1D">
            <w:delText>. Using ribosome profiling to ascertain whether each bS21 homolog</w:delText>
          </w:r>
          <w:r w:rsidR="00980FEE" w:rsidRPr="00B924C5" w:rsidDel="00BE6A1D">
            <w:delText xml:space="preserve"> </w:delText>
          </w:r>
          <w:r w:rsidR="00980FEE" w:rsidDel="00BE6A1D">
            <w:delText xml:space="preserve">preferentially translates a specific subclass of mRNAs will provide insight into the mechanism of bS21’s role in translation initiation. We hypothesize the different populations of ribosomes in F. tularensis will </w:delText>
          </w:r>
          <w:r w:rsidR="00980FEE" w:rsidDel="00BE6A1D">
            <w:lastRenderedPageBreak/>
            <w:delText>preferentially translate mRNAs.</w:delText>
          </w:r>
        </w:del>
      </w:ins>
      <w:commentRangeEnd w:id="451"/>
      <w:del w:id="452" w:author="Kira Bernabe" w:date="2024-01-06T18:37:00Z">
        <w:r w:rsidR="003E34E4" w:rsidDel="00BE6A1D">
          <w:rPr>
            <w:rStyle w:val="CommentReference"/>
          </w:rPr>
          <w:commentReference w:id="451"/>
        </w:r>
      </w:del>
    </w:p>
    <w:p w14:paraId="549A2FD8" w14:textId="6458E3FC" w:rsidR="00EF6056" w:rsidRDefault="00EF6056" w:rsidP="00982EBC">
      <w:pPr>
        <w:spacing w:line="480" w:lineRule="auto"/>
        <w:contextualSpacing/>
        <w:jc w:val="both"/>
        <w:rPr>
          <w:u w:val="single"/>
        </w:rPr>
      </w:pPr>
      <w:commentRangeStart w:id="453"/>
      <w:r w:rsidRPr="00901D84">
        <w:rPr>
          <w:u w:val="single"/>
        </w:rPr>
        <w:t>Bacterial strains and growth conditions</w:t>
      </w:r>
      <w:r>
        <w:rPr>
          <w:u w:val="single"/>
        </w:rPr>
        <w:t>:</w:t>
      </w:r>
    </w:p>
    <w:p w14:paraId="3A2A4E3B" w14:textId="2FC7535D" w:rsidR="00EF6056" w:rsidRPr="00901D84" w:rsidRDefault="00EF6056" w:rsidP="00982EBC">
      <w:pPr>
        <w:spacing w:line="480" w:lineRule="auto"/>
        <w:contextualSpacing/>
        <w:jc w:val="both"/>
      </w:pPr>
      <w:r w:rsidRPr="004C23CF">
        <w:rPr>
          <w:i/>
          <w:iCs/>
        </w:rPr>
        <w:t>Francisella tularensis</w:t>
      </w:r>
      <w:r>
        <w:t xml:space="preserve"> subspecies </w:t>
      </w:r>
      <w:proofErr w:type="spellStart"/>
      <w:r w:rsidRPr="00D40C87">
        <w:rPr>
          <w:i/>
          <w:iCs/>
        </w:rPr>
        <w:t>holarctica</w:t>
      </w:r>
      <w:proofErr w:type="spellEnd"/>
      <w:r w:rsidRPr="00D40C87">
        <w:rPr>
          <w:i/>
          <w:iCs/>
        </w:rPr>
        <w:t xml:space="preserve"> </w:t>
      </w:r>
      <w:r>
        <w:t xml:space="preserve">Live Vaccine Strain (LVS) and derivatives will be grown in Mueller-Hinton broth supplemented with 10% glucose, 2.5% iron pyrophosphate, and 2% </w:t>
      </w:r>
      <w:proofErr w:type="spellStart"/>
      <w:r>
        <w:t>IsoVitalex</w:t>
      </w:r>
      <w:proofErr w:type="spellEnd"/>
      <w:r>
        <w:t xml:space="preserve">, shaking aerobically at 37ºC. On solid medium strains will be grown on cysteine-heart agar supplemented with hemoglobin and incubated at 37ºC. </w:t>
      </w:r>
      <w:r w:rsidRPr="004C23CF">
        <w:rPr>
          <w:i/>
          <w:iCs/>
        </w:rPr>
        <w:t>E coli</w:t>
      </w:r>
      <w:r>
        <w:t xml:space="preserve"> strain XL1 Blue will be grown in lysogeny broth or agar aerobically at 37ºC. </w:t>
      </w:r>
      <w:r w:rsidRPr="00D40C87">
        <w:rPr>
          <w:i/>
          <w:iCs/>
        </w:rPr>
        <w:t>Staphylococcus aureus</w:t>
      </w:r>
      <w:r>
        <w:t xml:space="preserve"> strains will be grown in tryptic soy broth or agar aerobically at 37ºC.</w:t>
      </w:r>
      <w:commentRangeEnd w:id="453"/>
      <w:r w:rsidR="003E34E4">
        <w:rPr>
          <w:rStyle w:val="CommentReference"/>
        </w:rPr>
        <w:commentReference w:id="453"/>
      </w:r>
    </w:p>
    <w:p w14:paraId="292476FC" w14:textId="5D254DBC" w:rsidR="00715B1D" w:rsidRDefault="00715B1D" w:rsidP="00982EBC">
      <w:pPr>
        <w:spacing w:line="480" w:lineRule="auto"/>
        <w:contextualSpacing/>
        <w:jc w:val="both"/>
        <w:rPr>
          <w:b/>
          <w:bCs/>
        </w:rPr>
      </w:pPr>
    </w:p>
    <w:p w14:paraId="6DB492C3" w14:textId="3C20190A" w:rsidR="00EF6056" w:rsidDel="00951B7C" w:rsidRDefault="00EF6056" w:rsidP="00982EBC">
      <w:pPr>
        <w:spacing w:line="480" w:lineRule="auto"/>
        <w:contextualSpacing/>
        <w:jc w:val="both"/>
        <w:rPr>
          <w:del w:id="454" w:author="Kira Bernabe" w:date="2024-01-06T17:07:00Z"/>
          <w:u w:val="single"/>
        </w:rPr>
      </w:pPr>
      <w:del w:id="455" w:author="Kira Bernabe" w:date="2024-01-06T17:07:00Z">
        <w:r w:rsidRPr="003621C5" w:rsidDel="00951B7C">
          <w:rPr>
            <w:u w:val="single"/>
          </w:rPr>
          <w:delText>Ribosome Profiling</w:delText>
        </w:r>
        <w:r w:rsidR="003621C5" w:rsidDel="00951B7C">
          <w:rPr>
            <w:u w:val="single"/>
          </w:rPr>
          <w:delText>:</w:delText>
        </w:r>
        <w:r w:rsidR="00B16F9C" w:rsidRPr="00B16F9C" w:rsidDel="00951B7C">
          <w:rPr>
            <w:noProof/>
          </w:rPr>
          <w:delText xml:space="preserve"> </w:delText>
        </w:r>
      </w:del>
    </w:p>
    <w:p w14:paraId="5F6099D4" w14:textId="0DF35A13" w:rsidR="000E74D8" w:rsidDel="00951B7C" w:rsidRDefault="000E74D8" w:rsidP="000E74D8">
      <w:pPr>
        <w:spacing w:line="480" w:lineRule="auto"/>
        <w:contextualSpacing/>
        <w:jc w:val="both"/>
        <w:rPr>
          <w:del w:id="456" w:author="Kira Bernabe" w:date="2024-01-06T17:06:00Z"/>
          <w:moveTo w:id="457" w:author="Kathryn Ramsey" w:date="2024-01-05T14:18:00Z"/>
        </w:rPr>
      </w:pPr>
      <w:moveToRangeStart w:id="458" w:author="Kathryn Ramsey" w:date="2024-01-05T14:18:00Z" w:name="move155356704"/>
      <w:moveTo w:id="459" w:author="Kathryn Ramsey" w:date="2024-01-05T14:18:00Z">
        <w:del w:id="460" w:author="Kira Bernabe" w:date="2024-01-06T17:06:00Z">
          <w:r w:rsidDel="00951B7C">
            <w:delText>The following methods for ribosome profiling are based on protocols by Mohammad and Buskirk and Johnson and Li:</w:delText>
          </w:r>
        </w:del>
      </w:moveTo>
    </w:p>
    <w:moveToRangeEnd w:id="458"/>
    <w:p w14:paraId="561DCCC6" w14:textId="6659CC01" w:rsidR="003621C5" w:rsidRPr="003621C5" w:rsidDel="007D69F6" w:rsidRDefault="003621C5" w:rsidP="00982EBC">
      <w:pPr>
        <w:spacing w:line="480" w:lineRule="auto"/>
        <w:ind w:firstLine="720"/>
        <w:contextualSpacing/>
        <w:jc w:val="both"/>
        <w:rPr>
          <w:del w:id="461" w:author="Kathryn Ramsey" w:date="2024-01-05T13:57:00Z"/>
          <w:u w:val="single"/>
        </w:rPr>
      </w:pPr>
      <w:del w:id="462" w:author="Kathryn Ramsey" w:date="2024-01-05T13:57:00Z">
        <w:r w:rsidDel="007D69F6">
          <w:delText xml:space="preserve">Before ribosome profiling can begin, isolation of the ribosome with epitope tags attached to bS21 homologs must be optimized. To that end, I have constructed four plasmids that harbor </w:delText>
        </w:r>
        <w:r w:rsidRPr="003621C5" w:rsidDel="007D69F6">
          <w:rPr>
            <w:i/>
            <w:iCs/>
          </w:rPr>
          <w:delText>rpsU2</w:delText>
        </w:r>
        <w:r w:rsidDel="007D69F6">
          <w:rPr>
            <w:i/>
            <w:iCs/>
          </w:rPr>
          <w:delText xml:space="preserve"> </w:delText>
        </w:r>
        <w:r w:rsidDel="007D69F6">
          <w:delText xml:space="preserve">under the control of its native promoter with a different small epitope tag attached to the 3’ end of the gene. I have confirmed the presence of each epitope tag at the site of bS21 through Western Blot. I have begun testing the efficiency of pulldown of each epitope via immunoprecipitation. Once each epitope has been evaluated, I will choose which homolog should get which tag and </w:delText>
        </w:r>
        <w:r w:rsidR="00B16F9C" w:rsidDel="007D69F6">
          <w:delText>incorporate them onto the chromosome.</w:delText>
        </w:r>
      </w:del>
    </w:p>
    <w:p w14:paraId="436F21D9" w14:textId="5F180B41" w:rsidR="00EF6056" w:rsidDel="000E74D8" w:rsidRDefault="00EF6056" w:rsidP="00982EBC">
      <w:pPr>
        <w:spacing w:line="480" w:lineRule="auto"/>
        <w:contextualSpacing/>
        <w:jc w:val="both"/>
        <w:rPr>
          <w:del w:id="463" w:author="Kathryn Ramsey" w:date="2024-01-05T14:18:00Z"/>
        </w:rPr>
      </w:pPr>
    </w:p>
    <w:p w14:paraId="633D5906" w14:textId="2EAFA701" w:rsidR="003621C5" w:rsidDel="000E74D8" w:rsidRDefault="003621C5" w:rsidP="00982EBC">
      <w:pPr>
        <w:spacing w:line="480" w:lineRule="auto"/>
        <w:contextualSpacing/>
        <w:jc w:val="both"/>
        <w:rPr>
          <w:del w:id="464" w:author="Kathryn Ramsey" w:date="2024-01-05T14:18:00Z"/>
        </w:rPr>
      </w:pPr>
    </w:p>
    <w:p w14:paraId="17D94211" w14:textId="49FA0035" w:rsidR="003621C5" w:rsidDel="000E74D8" w:rsidRDefault="003621C5" w:rsidP="00982EBC">
      <w:pPr>
        <w:spacing w:line="480" w:lineRule="auto"/>
        <w:contextualSpacing/>
        <w:jc w:val="both"/>
        <w:rPr>
          <w:del w:id="465" w:author="Kathryn Ramsey" w:date="2024-01-05T14:18:00Z"/>
        </w:rPr>
      </w:pPr>
    </w:p>
    <w:p w14:paraId="12555674" w14:textId="69536209" w:rsidR="003621C5" w:rsidDel="000E74D8" w:rsidRDefault="00CE421E" w:rsidP="00982EBC">
      <w:pPr>
        <w:spacing w:line="480" w:lineRule="auto"/>
        <w:contextualSpacing/>
        <w:jc w:val="both"/>
        <w:rPr>
          <w:del w:id="466" w:author="Kathryn Ramsey" w:date="2024-01-05T14:18:00Z"/>
        </w:rPr>
      </w:pPr>
      <w:del w:id="467" w:author="Kira Bernabe" w:date="2024-01-06T16:10:00Z">
        <w:r w:rsidDel="00A91BE7">
          <w:rPr>
            <w:noProof/>
          </w:rPr>
          <w:lastRenderedPageBreak/>
          <mc:AlternateContent>
            <mc:Choice Requires="wps">
              <w:drawing>
                <wp:anchor distT="0" distB="0" distL="114300" distR="114300" simplePos="0" relativeHeight="251664384" behindDoc="0" locked="0" layoutInCell="1" allowOverlap="1" wp14:anchorId="7BA2177E" wp14:editId="3EE4F246">
                  <wp:simplePos x="0" y="0"/>
                  <wp:positionH relativeFrom="column">
                    <wp:posOffset>3573978</wp:posOffset>
                  </wp:positionH>
                  <wp:positionV relativeFrom="paragraph">
                    <wp:posOffset>163351</wp:posOffset>
                  </wp:positionV>
                  <wp:extent cx="2143125" cy="635"/>
                  <wp:effectExtent l="0" t="0" r="3175" b="635"/>
                  <wp:wrapSquare wrapText="bothSides"/>
                  <wp:docPr id="1889448505"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670F91F0" w14:textId="3C072639" w:rsidR="00B16F9C" w:rsidRPr="004A7A9C" w:rsidRDefault="00B16F9C" w:rsidP="00B16F9C">
                              <w:pPr>
                                <w:pStyle w:val="Caption"/>
                                <w:rPr>
                                  <w:noProof/>
                                </w:rPr>
                              </w:pPr>
                              <w:del w:id="468" w:author="Kira Bernabe" w:date="2024-01-06T16:10:00Z">
                                <w:r w:rsidDel="00A91BE7">
                                  <w:delText xml:space="preserve">Figure </w:delText>
                                </w:r>
                                <w:r w:rsidR="00000000" w:rsidDel="00A91BE7">
                                  <w:fldChar w:fldCharType="begin"/>
                                </w:r>
                                <w:r w:rsidR="00000000" w:rsidDel="00A91BE7">
                                  <w:delInstrText xml:space="preserve"> SEQ Figure \* ARABIC </w:delInstrText>
                                </w:r>
                                <w:r w:rsidR="00000000" w:rsidDel="00A91BE7">
                                  <w:fldChar w:fldCharType="separate"/>
                                </w:r>
                                <w:r w:rsidDel="00A91BE7">
                                  <w:rPr>
                                    <w:noProof/>
                                  </w:rPr>
                                  <w:delText>4</w:delText>
                                </w:r>
                                <w:r w:rsidR="00000000" w:rsidDel="00A91BE7">
                                  <w:rPr>
                                    <w:noProof/>
                                  </w:rPr>
                                  <w:fldChar w:fldCharType="end"/>
                                </w:r>
                                <w:r w:rsidDel="00A91BE7">
                                  <w:delText xml:space="preserve"> Immunoprecipitation of bS21-2 with HA epitope tag. Top: Silver Stain shows several bands in the Elu</w:delText>
                                </w:r>
                                <w:r w:rsidR="00CE421E" w:rsidDel="00A91BE7">
                                  <w:delText>ate</w:delText>
                                </w:r>
                                <w:r w:rsidDel="00A91BE7">
                                  <w:delText xml:space="preserve"> lane</w:delText>
                                </w:r>
                                <w:r w:rsidR="00CE421E" w:rsidDel="00A91BE7">
                                  <w:delText xml:space="preserve"> (EL1)</w:delText>
                                </w:r>
                                <w:r w:rsidDel="00A91BE7">
                                  <w:delText xml:space="preserve"> suggesting a ribosome is pulled down. Bottom: Western Blot shows bS21-2 is pulled dow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2177E" id="_x0000_s1028" type="#_x0000_t202" style="position:absolute;left:0;text-align:left;margin-left:281.4pt;margin-top:12.85pt;width:168.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" stroked="f">
                  <v:textbox style="mso-fit-shape-to-text:t" inset="0,0,0,0">
                    <w:txbxContent>
                      <w:p w14:paraId="670F91F0" w14:textId="3C072639" w:rsidR="00B16F9C" w:rsidRPr="004A7A9C" w:rsidRDefault="00B16F9C" w:rsidP="00B16F9C">
                        <w:pPr>
                          <w:pStyle w:val="Caption"/>
                          <w:rPr>
                            <w:noProof/>
                          </w:rPr>
                        </w:pPr>
                        <w:del w:id="469" w:author="Kira Bernabe" w:date="2024-01-06T16:10:00Z">
                          <w:r w:rsidDel="00A91BE7">
                            <w:delText xml:space="preserve">Figure </w:delText>
                          </w:r>
                          <w:r w:rsidR="00000000" w:rsidDel="00A91BE7">
                            <w:fldChar w:fldCharType="begin"/>
                          </w:r>
                          <w:r w:rsidR="00000000" w:rsidDel="00A91BE7">
                            <w:delInstrText xml:space="preserve"> SEQ Figure \* ARABIC </w:delInstrText>
                          </w:r>
                          <w:r w:rsidR="00000000" w:rsidDel="00A91BE7">
                            <w:fldChar w:fldCharType="separate"/>
                          </w:r>
                          <w:r w:rsidDel="00A91BE7">
                            <w:rPr>
                              <w:noProof/>
                            </w:rPr>
                            <w:delText>4</w:delText>
                          </w:r>
                          <w:r w:rsidR="00000000" w:rsidDel="00A91BE7">
                            <w:rPr>
                              <w:noProof/>
                            </w:rPr>
                            <w:fldChar w:fldCharType="end"/>
                          </w:r>
                          <w:r w:rsidDel="00A91BE7">
                            <w:delText xml:space="preserve"> Immunoprecipitation of bS21-2 with HA epitope tag. Top: Silver Stain shows several bands in the Elu</w:delText>
                          </w:r>
                          <w:r w:rsidR="00CE421E" w:rsidDel="00A91BE7">
                            <w:delText>ate</w:delText>
                          </w:r>
                          <w:r w:rsidDel="00A91BE7">
                            <w:delText xml:space="preserve"> lane</w:delText>
                          </w:r>
                          <w:r w:rsidR="00CE421E" w:rsidDel="00A91BE7">
                            <w:delText xml:space="preserve"> (EL1)</w:delText>
                          </w:r>
                          <w:r w:rsidDel="00A91BE7">
                            <w:delText xml:space="preserve"> suggesting a ribosome is pulled down. Bottom: Western Blot shows bS21-2 is pulled down.</w:delText>
                          </w:r>
                        </w:del>
                      </w:p>
                    </w:txbxContent>
                  </v:textbox>
                  <w10:wrap type="square"/>
                </v:shape>
              </w:pict>
            </mc:Fallback>
          </mc:AlternateContent>
        </w:r>
      </w:del>
    </w:p>
    <w:p w14:paraId="27879F04" w14:textId="0BA140D5" w:rsidR="00B16F9C" w:rsidRDefault="00B16F9C" w:rsidP="00982EBC">
      <w:pPr>
        <w:spacing w:line="480" w:lineRule="auto"/>
        <w:contextualSpacing/>
        <w:jc w:val="both"/>
      </w:pPr>
    </w:p>
    <w:p w14:paraId="34EC5AF5" w14:textId="5DDB0E43" w:rsidR="00B16F9C" w:rsidDel="000E74D8" w:rsidRDefault="00B16F9C" w:rsidP="00982EBC">
      <w:pPr>
        <w:spacing w:line="480" w:lineRule="auto"/>
        <w:contextualSpacing/>
        <w:jc w:val="both"/>
        <w:rPr>
          <w:del w:id="470" w:author="Kathryn Ramsey" w:date="2024-01-05T14:18:00Z"/>
        </w:rPr>
      </w:pPr>
    </w:p>
    <w:p w14:paraId="0AE65AE2" w14:textId="37BF1035" w:rsidR="00B16F9C" w:rsidDel="000E74D8" w:rsidRDefault="00B16F9C" w:rsidP="00982EBC">
      <w:pPr>
        <w:spacing w:line="480" w:lineRule="auto"/>
        <w:contextualSpacing/>
        <w:jc w:val="both"/>
        <w:rPr>
          <w:del w:id="471" w:author="Kathryn Ramsey" w:date="2024-01-05T14:18:00Z"/>
        </w:rPr>
      </w:pPr>
    </w:p>
    <w:p w14:paraId="2BAE41BF" w14:textId="37DDA25D" w:rsidR="00B16F9C" w:rsidDel="000E74D8" w:rsidRDefault="00B16F9C" w:rsidP="00982EBC">
      <w:pPr>
        <w:spacing w:line="480" w:lineRule="auto"/>
        <w:contextualSpacing/>
        <w:jc w:val="both"/>
        <w:rPr>
          <w:del w:id="472" w:author="Kathryn Ramsey" w:date="2024-01-05T14:18:00Z"/>
        </w:rPr>
      </w:pPr>
    </w:p>
    <w:p w14:paraId="34B4C508" w14:textId="4CAA8CD8" w:rsidR="00B16F9C" w:rsidDel="000E74D8" w:rsidRDefault="00B16F9C" w:rsidP="00982EBC">
      <w:pPr>
        <w:spacing w:line="480" w:lineRule="auto"/>
        <w:contextualSpacing/>
        <w:jc w:val="both"/>
        <w:rPr>
          <w:del w:id="473" w:author="Kathryn Ramsey" w:date="2024-01-05T14:18:00Z"/>
        </w:rPr>
      </w:pPr>
    </w:p>
    <w:p w14:paraId="58C74A69" w14:textId="45EA2A1D" w:rsidR="00B16F9C" w:rsidDel="000E74D8" w:rsidRDefault="00B16F9C" w:rsidP="00982EBC">
      <w:pPr>
        <w:spacing w:line="480" w:lineRule="auto"/>
        <w:contextualSpacing/>
        <w:jc w:val="both"/>
        <w:rPr>
          <w:del w:id="474" w:author="Kathryn Ramsey" w:date="2024-01-05T14:18:00Z"/>
        </w:rPr>
      </w:pPr>
    </w:p>
    <w:p w14:paraId="3EBF70DE" w14:textId="435E66BD" w:rsidR="00B16F9C" w:rsidDel="000E74D8" w:rsidRDefault="00B16F9C" w:rsidP="00982EBC">
      <w:pPr>
        <w:spacing w:line="480" w:lineRule="auto"/>
        <w:contextualSpacing/>
        <w:jc w:val="both"/>
        <w:rPr>
          <w:del w:id="475" w:author="Kathryn Ramsey" w:date="2024-01-05T14:18:00Z"/>
        </w:rPr>
      </w:pPr>
    </w:p>
    <w:p w14:paraId="197267F6" w14:textId="04CF7C93" w:rsidR="00EF6056" w:rsidDel="000E74D8" w:rsidRDefault="00EF6056" w:rsidP="00982EBC">
      <w:pPr>
        <w:spacing w:line="480" w:lineRule="auto"/>
        <w:contextualSpacing/>
        <w:jc w:val="both"/>
        <w:rPr>
          <w:del w:id="476" w:author="Kathryn Ramsey" w:date="2024-01-05T14:18:00Z"/>
          <w:moveFrom w:id="477" w:author="Kathryn Ramsey" w:date="2024-01-05T14:18:00Z"/>
        </w:rPr>
      </w:pPr>
      <w:moveFromRangeStart w:id="478" w:author="Kathryn Ramsey" w:date="2024-01-05T14:18:00Z" w:name="move155356704"/>
      <w:moveFrom w:id="479" w:author="Kathryn Ramsey" w:date="2024-01-05T14:18:00Z">
        <w:del w:id="480" w:author="Kathryn Ramsey" w:date="2024-01-05T14:18:00Z">
          <w:r w:rsidDel="000E74D8">
            <w:delText>The following methods for ribosome profiling are based on protocols by Mohammad and Buskirk and Johnson and Li</w:delText>
          </w:r>
          <w:r w:rsidR="004C25F0" w:rsidDel="000E74D8">
            <w:delText>:</w:delText>
          </w:r>
        </w:del>
      </w:moveFrom>
    </w:p>
    <w:moveFromRangeEnd w:id="478"/>
    <w:p w14:paraId="550B11F2" w14:textId="41F795BF" w:rsidR="00EF6056" w:rsidRPr="00DD5403" w:rsidDel="000E74D8" w:rsidRDefault="00EF6056" w:rsidP="00982EBC">
      <w:pPr>
        <w:spacing w:line="480" w:lineRule="auto"/>
        <w:contextualSpacing/>
        <w:jc w:val="both"/>
        <w:rPr>
          <w:del w:id="481" w:author="Kathryn Ramsey" w:date="2024-01-05T14:18:00Z"/>
          <w:b/>
          <w:bCs/>
        </w:rPr>
      </w:pPr>
    </w:p>
    <w:p w14:paraId="24BC58FE" w14:textId="3DA9DB62" w:rsidR="00EF6056" w:rsidDel="00620864" w:rsidRDefault="00EF6056" w:rsidP="00982EBC">
      <w:pPr>
        <w:spacing w:line="480" w:lineRule="auto"/>
        <w:contextualSpacing/>
        <w:jc w:val="both"/>
        <w:rPr>
          <w:del w:id="482" w:author="Kathryn Ramsey" w:date="2024-01-05T14:04:00Z"/>
          <w:u w:val="single"/>
        </w:rPr>
      </w:pPr>
      <w:del w:id="483" w:author="Kathryn Ramsey" w:date="2024-01-05T14:04:00Z">
        <w:r w:rsidRPr="004C23CF" w:rsidDel="00620864">
          <w:rPr>
            <w:u w:val="single"/>
          </w:rPr>
          <w:delText>Plasmid construction</w:delText>
        </w:r>
        <w:r w:rsidDel="00620864">
          <w:rPr>
            <w:u w:val="single"/>
          </w:rPr>
          <w:delText>:</w:delText>
        </w:r>
      </w:del>
    </w:p>
    <w:p w14:paraId="68AEC736" w14:textId="60AB852E" w:rsidR="00EF6056" w:rsidDel="00620864" w:rsidRDefault="00EF6056" w:rsidP="00982EBC">
      <w:pPr>
        <w:spacing w:line="480" w:lineRule="auto"/>
        <w:contextualSpacing/>
        <w:jc w:val="both"/>
        <w:rPr>
          <w:del w:id="484" w:author="Kathryn Ramsey" w:date="2024-01-05T14:04:00Z"/>
        </w:rPr>
      </w:pPr>
      <w:del w:id="485" w:author="Kathryn Ramsey" w:date="2024-01-05T14:04:00Z">
        <w:r w:rsidDel="00620864">
          <w:delText xml:space="preserve">Plasmids for LVS complemented with each epitope tag are derived from pKR7 (pF-rpsU2-V). The epitope tag VSV-G that was situated on the 3’ end of </w:delText>
        </w:r>
        <w:r w:rsidRPr="00F45827" w:rsidDel="00620864">
          <w:rPr>
            <w:i/>
            <w:iCs/>
          </w:rPr>
          <w:delText>rpsU2</w:delText>
        </w:r>
        <w:r w:rsidDel="00620864">
          <w:rPr>
            <w:i/>
            <w:iCs/>
          </w:rPr>
          <w:delText xml:space="preserve"> </w:delText>
        </w:r>
        <w:r w:rsidDel="00620864">
          <w:delText xml:space="preserve">was deleted and replaced by each epitope at the EcoRI site on the 5’ end and the BamHI site on the 3’ end. </w:delText>
        </w:r>
      </w:del>
    </w:p>
    <w:p w14:paraId="6507429B" w14:textId="2F212308" w:rsidR="004C25F0" w:rsidDel="00620864" w:rsidRDefault="004C25F0" w:rsidP="00982EBC">
      <w:pPr>
        <w:spacing w:line="480" w:lineRule="auto"/>
        <w:contextualSpacing/>
        <w:jc w:val="both"/>
        <w:rPr>
          <w:del w:id="486" w:author="Kathryn Ramsey" w:date="2024-01-05T14:04:00Z"/>
        </w:rPr>
      </w:pPr>
    </w:p>
    <w:tbl>
      <w:tblPr>
        <w:tblW w:w="3291" w:type="dxa"/>
        <w:tblCellMar>
          <w:left w:w="0" w:type="dxa"/>
          <w:right w:w="0" w:type="dxa"/>
        </w:tblCellMar>
        <w:tblLook w:val="0420" w:firstRow="1" w:lastRow="0" w:firstColumn="0" w:lastColumn="0" w:noHBand="0" w:noVBand="1"/>
      </w:tblPr>
      <w:tblGrid>
        <w:gridCol w:w="1129"/>
        <w:gridCol w:w="1090"/>
        <w:gridCol w:w="1072"/>
      </w:tblGrid>
      <w:tr w:rsidR="004C25F0" w:rsidRPr="004C25F0" w:rsidDel="00620864" w14:paraId="2DFF77BF" w14:textId="02DE96FC" w:rsidTr="004C25F0">
        <w:trPr>
          <w:trHeight w:val="371"/>
          <w:del w:id="487" w:author="Kathryn Ramsey" w:date="2024-01-05T14:04:00Z"/>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670342" w14:textId="19FB6728" w:rsidR="004C25F0" w:rsidRPr="004C25F0" w:rsidDel="00620864" w:rsidRDefault="004C25F0" w:rsidP="00982EBC">
            <w:pPr>
              <w:spacing w:after="0" w:line="480" w:lineRule="auto"/>
              <w:jc w:val="both"/>
              <w:rPr>
                <w:del w:id="488" w:author="Kathryn Ramsey" w:date="2024-01-05T14:04:00Z"/>
                <w:rFonts w:ascii="Arial" w:eastAsia="Times New Roman" w:hAnsi="Arial" w:cs="Arial"/>
                <w:kern w:val="0"/>
                <w14:ligatures w14:val="none"/>
              </w:rPr>
            </w:pPr>
            <w:del w:id="489" w:author="Kathryn Ramsey" w:date="2024-01-05T14:04:00Z">
              <w:r w:rsidRPr="004C25F0" w:rsidDel="00620864">
                <w:rPr>
                  <w:rFonts w:ascii="Calibri" w:eastAsia="Times New Roman" w:hAnsi="Calibri" w:cs="Calibri"/>
                  <w:b/>
                  <w:bCs/>
                  <w:color w:val="000000"/>
                  <w:kern w:val="24"/>
                  <w14:ligatures w14:val="none"/>
                </w:rPr>
                <w:delText>Epitope Tag</w:delText>
              </w:r>
            </w:del>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F4E2AE" w14:textId="130E77C1" w:rsidR="004C25F0" w:rsidRPr="004C25F0" w:rsidDel="00620864" w:rsidRDefault="004C25F0" w:rsidP="00982EBC">
            <w:pPr>
              <w:spacing w:after="0" w:line="480" w:lineRule="auto"/>
              <w:jc w:val="both"/>
              <w:rPr>
                <w:del w:id="490" w:author="Kathryn Ramsey" w:date="2024-01-05T14:04:00Z"/>
                <w:rFonts w:ascii="Arial" w:eastAsia="Times New Roman" w:hAnsi="Arial" w:cs="Arial"/>
                <w:kern w:val="0"/>
                <w14:ligatures w14:val="none"/>
              </w:rPr>
            </w:pPr>
            <w:del w:id="491" w:author="Kathryn Ramsey" w:date="2024-01-05T14:04:00Z">
              <w:r w:rsidRPr="004C25F0" w:rsidDel="00620864">
                <w:rPr>
                  <w:rFonts w:ascii="Calibri" w:eastAsia="Times New Roman" w:hAnsi="Calibri" w:cs="Calibri"/>
                  <w:b/>
                  <w:bCs/>
                  <w:color w:val="000000"/>
                  <w:kern w:val="24"/>
                  <w14:ligatures w14:val="none"/>
                </w:rPr>
                <w:delText xml:space="preserve">Size </w:delText>
              </w:r>
            </w:del>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A8EFAD" w14:textId="1404452D" w:rsidR="004C25F0" w:rsidRPr="004C25F0" w:rsidDel="00620864" w:rsidRDefault="004C25F0" w:rsidP="00982EBC">
            <w:pPr>
              <w:spacing w:after="0" w:line="480" w:lineRule="auto"/>
              <w:jc w:val="both"/>
              <w:rPr>
                <w:del w:id="492" w:author="Kathryn Ramsey" w:date="2024-01-05T14:04:00Z"/>
                <w:rFonts w:ascii="Arial" w:eastAsia="Times New Roman" w:hAnsi="Arial" w:cs="Arial"/>
                <w:kern w:val="0"/>
                <w14:ligatures w14:val="none"/>
              </w:rPr>
            </w:pPr>
            <w:del w:id="493" w:author="Kathryn Ramsey" w:date="2024-01-05T14:04:00Z">
              <w:r w:rsidRPr="004C25F0" w:rsidDel="00620864">
                <w:rPr>
                  <w:rFonts w:ascii="Calibri" w:eastAsia="Times New Roman" w:hAnsi="Calibri" w:cs="Calibri"/>
                  <w:b/>
                  <w:bCs/>
                  <w:color w:val="000000"/>
                  <w:kern w:val="24"/>
                  <w14:ligatures w14:val="none"/>
                </w:rPr>
                <w:delText>Plasmid</w:delText>
              </w:r>
            </w:del>
          </w:p>
        </w:tc>
      </w:tr>
      <w:tr w:rsidR="004C25F0" w:rsidRPr="004C25F0" w:rsidDel="00620864" w14:paraId="4CBDAB7B" w14:textId="476B0050" w:rsidTr="004C25F0">
        <w:trPr>
          <w:trHeight w:val="371"/>
          <w:del w:id="494" w:author="Kathryn Ramsey" w:date="2024-01-05T14:04:00Z"/>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A1B833" w14:textId="77895021" w:rsidR="004C25F0" w:rsidRPr="004C25F0" w:rsidDel="00620864" w:rsidRDefault="004C25F0" w:rsidP="00982EBC">
            <w:pPr>
              <w:spacing w:after="0" w:line="480" w:lineRule="auto"/>
              <w:jc w:val="both"/>
              <w:rPr>
                <w:del w:id="495" w:author="Kathryn Ramsey" w:date="2024-01-05T14:04:00Z"/>
                <w:rFonts w:ascii="Arial" w:eastAsia="Times New Roman" w:hAnsi="Arial" w:cs="Arial"/>
                <w:kern w:val="0"/>
                <w14:ligatures w14:val="none"/>
              </w:rPr>
            </w:pPr>
            <w:del w:id="496" w:author="Kathryn Ramsey" w:date="2024-01-05T14:04:00Z">
              <w:r w:rsidRPr="004C25F0" w:rsidDel="00620864">
                <w:rPr>
                  <w:rFonts w:ascii="Calibri" w:eastAsia="Times New Roman" w:hAnsi="Calibri" w:cs="Calibri"/>
                  <w:color w:val="000000"/>
                  <w:kern w:val="24"/>
                  <w14:ligatures w14:val="none"/>
                </w:rPr>
                <w:delText>HA</w:delText>
              </w:r>
            </w:del>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243FE4" w14:textId="04F4C885" w:rsidR="004C25F0" w:rsidRPr="004C25F0" w:rsidDel="00620864" w:rsidRDefault="004C25F0" w:rsidP="00982EBC">
            <w:pPr>
              <w:spacing w:after="0" w:line="480" w:lineRule="auto"/>
              <w:jc w:val="both"/>
              <w:rPr>
                <w:del w:id="497" w:author="Kathryn Ramsey" w:date="2024-01-05T14:04:00Z"/>
                <w:rFonts w:ascii="Arial" w:eastAsia="Times New Roman" w:hAnsi="Arial" w:cs="Arial"/>
                <w:kern w:val="0"/>
                <w14:ligatures w14:val="none"/>
              </w:rPr>
            </w:pPr>
            <w:del w:id="498" w:author="Kathryn Ramsey" w:date="2024-01-05T14:04:00Z">
              <w:r w:rsidRPr="004C25F0" w:rsidDel="00620864">
                <w:rPr>
                  <w:rFonts w:ascii="Calibri" w:eastAsia="Times New Roman" w:hAnsi="Calibri" w:cs="Calibri"/>
                  <w:color w:val="000000"/>
                  <w:kern w:val="24"/>
                  <w14:ligatures w14:val="none"/>
                </w:rPr>
                <w:delText>1.1 kDa</w:delText>
              </w:r>
            </w:del>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3CC9E" w14:textId="22CA56A7" w:rsidR="004C25F0" w:rsidRPr="004C25F0" w:rsidDel="00620864" w:rsidRDefault="004C25F0" w:rsidP="00982EBC">
            <w:pPr>
              <w:spacing w:after="0" w:line="480" w:lineRule="auto"/>
              <w:jc w:val="both"/>
              <w:rPr>
                <w:del w:id="499" w:author="Kathryn Ramsey" w:date="2024-01-05T14:04:00Z"/>
                <w:rFonts w:ascii="Arial" w:eastAsia="Times New Roman" w:hAnsi="Arial" w:cs="Arial"/>
                <w:kern w:val="0"/>
                <w14:ligatures w14:val="none"/>
              </w:rPr>
            </w:pPr>
            <w:del w:id="500" w:author="Kathryn Ramsey" w:date="2024-01-05T14:04:00Z">
              <w:r w:rsidRPr="004C25F0" w:rsidDel="00620864">
                <w:rPr>
                  <w:rFonts w:ascii="Calibri" w:eastAsia="Times New Roman" w:hAnsi="Calibri" w:cs="Calibri"/>
                  <w:color w:val="000000"/>
                  <w:kern w:val="24"/>
                  <w14:ligatures w14:val="none"/>
                </w:rPr>
                <w:delText>pKR192</w:delText>
              </w:r>
            </w:del>
          </w:p>
        </w:tc>
      </w:tr>
      <w:tr w:rsidR="004C25F0" w:rsidRPr="004C25F0" w:rsidDel="00620864" w14:paraId="2B10A93D" w14:textId="5B07B59C" w:rsidTr="004C25F0">
        <w:trPr>
          <w:trHeight w:val="371"/>
          <w:del w:id="501" w:author="Kathryn Ramsey" w:date="2024-01-05T14:04:00Z"/>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685E9C" w14:textId="5A213ADE" w:rsidR="004C25F0" w:rsidRPr="004C25F0" w:rsidDel="00620864" w:rsidRDefault="004C25F0" w:rsidP="00982EBC">
            <w:pPr>
              <w:spacing w:after="0" w:line="480" w:lineRule="auto"/>
              <w:jc w:val="both"/>
              <w:rPr>
                <w:del w:id="502" w:author="Kathryn Ramsey" w:date="2024-01-05T14:04:00Z"/>
                <w:rFonts w:ascii="Arial" w:eastAsia="Times New Roman" w:hAnsi="Arial" w:cs="Arial"/>
                <w:kern w:val="0"/>
                <w14:ligatures w14:val="none"/>
              </w:rPr>
            </w:pPr>
            <w:del w:id="503" w:author="Kathryn Ramsey" w:date="2024-01-05T14:04:00Z">
              <w:r w:rsidDel="00620864">
                <w:rPr>
                  <w:rFonts w:ascii="Calibri" w:eastAsia="Times New Roman" w:hAnsi="Calibri" w:cs="Calibri"/>
                  <w:color w:val="000000"/>
                  <w:kern w:val="24"/>
                  <w14:ligatures w14:val="none"/>
                </w:rPr>
                <w:delText>6X</w:delText>
              </w:r>
              <w:r w:rsidR="00543D20" w:rsidDel="00620864">
                <w:rPr>
                  <w:rFonts w:ascii="Calibri" w:eastAsia="Times New Roman" w:hAnsi="Calibri" w:cs="Calibri"/>
                  <w:color w:val="000000"/>
                  <w:kern w:val="24"/>
                  <w14:ligatures w14:val="none"/>
                </w:rPr>
                <w:delText xml:space="preserve"> </w:delText>
              </w:r>
              <w:r w:rsidRPr="004C25F0" w:rsidDel="00620864">
                <w:rPr>
                  <w:rFonts w:ascii="Calibri" w:eastAsia="Times New Roman" w:hAnsi="Calibri" w:cs="Calibri"/>
                  <w:color w:val="000000"/>
                  <w:kern w:val="24"/>
                  <w14:ligatures w14:val="none"/>
                </w:rPr>
                <w:delText>His</w:delText>
              </w:r>
            </w:del>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0240BD" w14:textId="649084D7" w:rsidR="004C25F0" w:rsidRPr="004C25F0" w:rsidDel="00620864" w:rsidRDefault="004C25F0" w:rsidP="00982EBC">
            <w:pPr>
              <w:spacing w:after="0" w:line="480" w:lineRule="auto"/>
              <w:jc w:val="both"/>
              <w:rPr>
                <w:del w:id="504" w:author="Kathryn Ramsey" w:date="2024-01-05T14:04:00Z"/>
                <w:rFonts w:ascii="Arial" w:eastAsia="Times New Roman" w:hAnsi="Arial" w:cs="Arial"/>
                <w:kern w:val="0"/>
                <w14:ligatures w14:val="none"/>
              </w:rPr>
            </w:pPr>
            <w:del w:id="505" w:author="Kathryn Ramsey" w:date="2024-01-05T14:04:00Z">
              <w:r w:rsidRPr="004C25F0" w:rsidDel="00620864">
                <w:rPr>
                  <w:rFonts w:ascii="Calibri" w:eastAsia="Times New Roman" w:hAnsi="Calibri" w:cs="Calibri"/>
                  <w:color w:val="000000"/>
                  <w:kern w:val="24"/>
                  <w14:ligatures w14:val="none"/>
                </w:rPr>
                <w:delText>0.8 kDa</w:delText>
              </w:r>
            </w:del>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7A8A18" w14:textId="508009E0" w:rsidR="004C25F0" w:rsidRPr="004C25F0" w:rsidDel="00620864" w:rsidRDefault="004C25F0" w:rsidP="00982EBC">
            <w:pPr>
              <w:spacing w:after="0" w:line="480" w:lineRule="auto"/>
              <w:jc w:val="both"/>
              <w:rPr>
                <w:del w:id="506" w:author="Kathryn Ramsey" w:date="2024-01-05T14:04:00Z"/>
                <w:rFonts w:ascii="Arial" w:eastAsia="Times New Roman" w:hAnsi="Arial" w:cs="Arial"/>
                <w:kern w:val="0"/>
                <w14:ligatures w14:val="none"/>
              </w:rPr>
            </w:pPr>
            <w:del w:id="507" w:author="Kathryn Ramsey" w:date="2024-01-05T14:04:00Z">
              <w:r w:rsidRPr="004C25F0" w:rsidDel="00620864">
                <w:rPr>
                  <w:rFonts w:ascii="Calibri" w:eastAsia="Times New Roman" w:hAnsi="Calibri" w:cs="Calibri"/>
                  <w:color w:val="000000"/>
                  <w:kern w:val="24"/>
                  <w14:ligatures w14:val="none"/>
                </w:rPr>
                <w:delText>pKR193</w:delText>
              </w:r>
            </w:del>
          </w:p>
        </w:tc>
      </w:tr>
      <w:tr w:rsidR="004C25F0" w:rsidRPr="004C25F0" w:rsidDel="00620864" w14:paraId="5B6B5249" w14:textId="37DB3D62" w:rsidTr="004C25F0">
        <w:trPr>
          <w:trHeight w:val="371"/>
          <w:del w:id="508" w:author="Kathryn Ramsey" w:date="2024-01-05T14:04:00Z"/>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395FEE" w14:textId="0BCD4B30" w:rsidR="004C25F0" w:rsidRPr="004C25F0" w:rsidDel="00620864" w:rsidRDefault="004C25F0" w:rsidP="00982EBC">
            <w:pPr>
              <w:spacing w:after="0" w:line="480" w:lineRule="auto"/>
              <w:jc w:val="both"/>
              <w:rPr>
                <w:del w:id="509" w:author="Kathryn Ramsey" w:date="2024-01-05T14:04:00Z"/>
                <w:rFonts w:ascii="Arial" w:eastAsia="Times New Roman" w:hAnsi="Arial" w:cs="Arial"/>
                <w:kern w:val="0"/>
                <w14:ligatures w14:val="none"/>
              </w:rPr>
            </w:pPr>
            <w:del w:id="510" w:author="Kathryn Ramsey" w:date="2024-01-05T14:04:00Z">
              <w:r w:rsidRPr="004C25F0" w:rsidDel="00620864">
                <w:rPr>
                  <w:rFonts w:ascii="Calibri" w:eastAsia="Times New Roman" w:hAnsi="Calibri" w:cs="Calibri"/>
                  <w:color w:val="000000"/>
                  <w:kern w:val="24"/>
                  <w14:ligatures w14:val="none"/>
                </w:rPr>
                <w:lastRenderedPageBreak/>
                <w:delText>FLAG</w:delText>
              </w:r>
            </w:del>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21EDF9" w14:textId="311DDF2B" w:rsidR="004C25F0" w:rsidRPr="004C25F0" w:rsidDel="00620864" w:rsidRDefault="004C25F0" w:rsidP="00982EBC">
            <w:pPr>
              <w:spacing w:after="0" w:line="480" w:lineRule="auto"/>
              <w:jc w:val="both"/>
              <w:rPr>
                <w:del w:id="511" w:author="Kathryn Ramsey" w:date="2024-01-05T14:04:00Z"/>
                <w:rFonts w:ascii="Arial" w:eastAsia="Times New Roman" w:hAnsi="Arial" w:cs="Arial"/>
                <w:kern w:val="0"/>
                <w14:ligatures w14:val="none"/>
              </w:rPr>
            </w:pPr>
            <w:del w:id="512" w:author="Kathryn Ramsey" w:date="2024-01-05T14:04:00Z">
              <w:r w:rsidRPr="004C25F0" w:rsidDel="00620864">
                <w:rPr>
                  <w:rFonts w:ascii="Calibri" w:eastAsia="Times New Roman" w:hAnsi="Calibri" w:cs="Calibri"/>
                  <w:color w:val="000000"/>
                  <w:kern w:val="24"/>
                  <w14:ligatures w14:val="none"/>
                </w:rPr>
                <w:delText>1 kDa</w:delText>
              </w:r>
            </w:del>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B3525B" w14:textId="4D28F8BD" w:rsidR="004C25F0" w:rsidRPr="004C25F0" w:rsidDel="00620864" w:rsidRDefault="004C25F0" w:rsidP="00982EBC">
            <w:pPr>
              <w:spacing w:after="0" w:line="480" w:lineRule="auto"/>
              <w:jc w:val="both"/>
              <w:rPr>
                <w:del w:id="513" w:author="Kathryn Ramsey" w:date="2024-01-05T14:04:00Z"/>
                <w:rFonts w:ascii="Arial" w:eastAsia="Times New Roman" w:hAnsi="Arial" w:cs="Arial"/>
                <w:kern w:val="0"/>
                <w14:ligatures w14:val="none"/>
              </w:rPr>
            </w:pPr>
            <w:del w:id="514" w:author="Kathryn Ramsey" w:date="2024-01-05T14:04:00Z">
              <w:r w:rsidRPr="004C25F0" w:rsidDel="00620864">
                <w:rPr>
                  <w:rFonts w:ascii="Calibri" w:eastAsia="Times New Roman" w:hAnsi="Calibri" w:cs="Calibri"/>
                  <w:color w:val="000000"/>
                  <w:kern w:val="24"/>
                  <w14:ligatures w14:val="none"/>
                </w:rPr>
                <w:delText>pKR194</w:delText>
              </w:r>
            </w:del>
          </w:p>
        </w:tc>
      </w:tr>
      <w:tr w:rsidR="004C25F0" w:rsidRPr="004C25F0" w:rsidDel="00620864" w14:paraId="3BAF9A8F" w14:textId="680DA2BA" w:rsidTr="004C25F0">
        <w:trPr>
          <w:trHeight w:val="371"/>
          <w:del w:id="515" w:author="Kathryn Ramsey" w:date="2024-01-05T14:04:00Z"/>
        </w:trPr>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40A392" w14:textId="41EE89C3" w:rsidR="004C25F0" w:rsidRPr="004C25F0" w:rsidDel="00620864" w:rsidRDefault="004C25F0" w:rsidP="00982EBC">
            <w:pPr>
              <w:spacing w:after="0" w:line="480" w:lineRule="auto"/>
              <w:jc w:val="both"/>
              <w:rPr>
                <w:del w:id="516" w:author="Kathryn Ramsey" w:date="2024-01-05T14:04:00Z"/>
                <w:rFonts w:ascii="Arial" w:eastAsia="Times New Roman" w:hAnsi="Arial" w:cs="Arial"/>
                <w:kern w:val="0"/>
                <w14:ligatures w14:val="none"/>
              </w:rPr>
            </w:pPr>
            <w:del w:id="517" w:author="Kathryn Ramsey" w:date="2024-01-05T14:04:00Z">
              <w:r w:rsidRPr="004C25F0" w:rsidDel="00620864">
                <w:rPr>
                  <w:rFonts w:ascii="Calibri" w:eastAsia="Times New Roman" w:hAnsi="Calibri" w:cs="Calibri"/>
                  <w:color w:val="000000"/>
                  <w:kern w:val="24"/>
                  <w14:ligatures w14:val="none"/>
                </w:rPr>
                <w:delText>V5</w:delText>
              </w:r>
            </w:del>
          </w:p>
        </w:tc>
        <w:tc>
          <w:tcPr>
            <w:tcW w:w="11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CFE4D8" w14:textId="4D3C8EE2" w:rsidR="004C25F0" w:rsidRPr="004C25F0" w:rsidDel="00620864" w:rsidRDefault="004C25F0" w:rsidP="00982EBC">
            <w:pPr>
              <w:spacing w:after="0" w:line="480" w:lineRule="auto"/>
              <w:jc w:val="both"/>
              <w:rPr>
                <w:del w:id="518" w:author="Kathryn Ramsey" w:date="2024-01-05T14:04:00Z"/>
                <w:rFonts w:ascii="Arial" w:eastAsia="Times New Roman" w:hAnsi="Arial" w:cs="Arial"/>
                <w:kern w:val="0"/>
                <w14:ligatures w14:val="none"/>
              </w:rPr>
            </w:pPr>
            <w:del w:id="519" w:author="Kathryn Ramsey" w:date="2024-01-05T14:04:00Z">
              <w:r w:rsidRPr="004C25F0" w:rsidDel="00620864">
                <w:rPr>
                  <w:rFonts w:ascii="Calibri" w:eastAsia="Times New Roman" w:hAnsi="Calibri" w:cs="Calibri"/>
                  <w:color w:val="000000"/>
                  <w:kern w:val="24"/>
                  <w14:ligatures w14:val="none"/>
                </w:rPr>
                <w:delText>1.4 kDa</w:delText>
              </w:r>
            </w:del>
          </w:p>
        </w:tc>
        <w:tc>
          <w:tcPr>
            <w:tcW w:w="100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8AECEA" w14:textId="384FCA38" w:rsidR="004C25F0" w:rsidRPr="004C25F0" w:rsidDel="00620864" w:rsidRDefault="004C25F0" w:rsidP="00982EBC">
            <w:pPr>
              <w:spacing w:after="0" w:line="480" w:lineRule="auto"/>
              <w:jc w:val="both"/>
              <w:rPr>
                <w:del w:id="520" w:author="Kathryn Ramsey" w:date="2024-01-05T14:04:00Z"/>
                <w:rFonts w:ascii="Arial" w:eastAsia="Times New Roman" w:hAnsi="Arial" w:cs="Arial"/>
                <w:kern w:val="0"/>
                <w14:ligatures w14:val="none"/>
              </w:rPr>
            </w:pPr>
            <w:del w:id="521" w:author="Kathryn Ramsey" w:date="2024-01-05T14:04:00Z">
              <w:r w:rsidRPr="004C25F0" w:rsidDel="00620864">
                <w:rPr>
                  <w:rFonts w:ascii="Calibri" w:eastAsia="Times New Roman" w:hAnsi="Calibri" w:cs="Calibri"/>
                  <w:color w:val="000000"/>
                  <w:kern w:val="24"/>
                  <w14:ligatures w14:val="none"/>
                </w:rPr>
                <w:delText>pKR195</w:delText>
              </w:r>
            </w:del>
          </w:p>
        </w:tc>
      </w:tr>
    </w:tbl>
    <w:p w14:paraId="43D99CB2" w14:textId="321E5BE8" w:rsidR="004C25F0" w:rsidRPr="003022CE" w:rsidDel="00620864" w:rsidRDefault="004C25F0" w:rsidP="00982EBC">
      <w:pPr>
        <w:pStyle w:val="Caption"/>
        <w:spacing w:line="480" w:lineRule="auto"/>
        <w:jc w:val="both"/>
        <w:rPr>
          <w:del w:id="522" w:author="Kathryn Ramsey" w:date="2024-01-05T14:04:00Z"/>
        </w:rPr>
      </w:pPr>
      <w:del w:id="523" w:author="Kathryn Ramsey" w:date="2024-01-05T14:04:00Z">
        <w:r w:rsidDel="00620864">
          <w:delText xml:space="preserve">Table </w:delText>
        </w:r>
        <w:r w:rsidDel="00620864">
          <w:rPr>
            <w:i w:val="0"/>
            <w:iCs w:val="0"/>
          </w:rPr>
          <w:fldChar w:fldCharType="begin"/>
        </w:r>
        <w:r w:rsidDel="00620864">
          <w:delInstrText xml:space="preserve"> SEQ Table \* ARABIC </w:delInstrText>
        </w:r>
        <w:r w:rsidDel="00620864">
          <w:rPr>
            <w:i w:val="0"/>
            <w:iCs w:val="0"/>
          </w:rPr>
          <w:fldChar w:fldCharType="separate"/>
        </w:r>
        <w:r w:rsidDel="00620864">
          <w:rPr>
            <w:noProof/>
          </w:rPr>
          <w:delText>1</w:delText>
        </w:r>
        <w:r w:rsidDel="00620864">
          <w:rPr>
            <w:i w:val="0"/>
            <w:iCs w:val="0"/>
            <w:noProof/>
          </w:rPr>
          <w:fldChar w:fldCharType="end"/>
        </w:r>
        <w:r w:rsidDel="00620864">
          <w:delText xml:space="preserve"> Selected epitope tags to be tested for pulldown efficiency of immunoprecipitation</w:delText>
        </w:r>
      </w:del>
    </w:p>
    <w:p w14:paraId="141D52A3" w14:textId="216C2FA0" w:rsidR="00EF6056" w:rsidRPr="004C23CF" w:rsidDel="000E74D8" w:rsidRDefault="00EF6056" w:rsidP="00982EBC">
      <w:pPr>
        <w:spacing w:line="480" w:lineRule="auto"/>
        <w:contextualSpacing/>
        <w:jc w:val="both"/>
        <w:rPr>
          <w:del w:id="524" w:author="Kathryn Ramsey" w:date="2024-01-05T14:18:00Z"/>
          <w:u w:val="single"/>
        </w:rPr>
      </w:pPr>
      <w:del w:id="525" w:author="Kathryn Ramsey" w:date="2024-01-05T14:04:00Z">
        <w:r w:rsidRPr="004C23CF" w:rsidDel="00620864">
          <w:rPr>
            <w:u w:val="single"/>
          </w:rPr>
          <w:delText xml:space="preserve"> </w:delText>
        </w:r>
      </w:del>
    </w:p>
    <w:p w14:paraId="43F7FFE5" w14:textId="7C0BBAB8" w:rsidR="00EF6056" w:rsidDel="00951B7C" w:rsidRDefault="00EF6056" w:rsidP="00982EBC">
      <w:pPr>
        <w:spacing w:line="480" w:lineRule="auto"/>
        <w:contextualSpacing/>
        <w:jc w:val="both"/>
        <w:rPr>
          <w:del w:id="526" w:author="Kira Bernabe" w:date="2024-01-06T17:07:00Z"/>
          <w:u w:val="single"/>
        </w:rPr>
      </w:pPr>
      <w:del w:id="527" w:author="Kira Bernabe" w:date="2024-01-06T17:07:00Z">
        <w:r w:rsidDel="00951B7C">
          <w:rPr>
            <w:u w:val="single"/>
          </w:rPr>
          <w:delText>Lysates:</w:delText>
        </w:r>
      </w:del>
    </w:p>
    <w:p w14:paraId="1C20D560" w14:textId="5280CBB4" w:rsidR="00EF6056" w:rsidDel="00951B7C" w:rsidRDefault="00EF6056" w:rsidP="00982EBC">
      <w:pPr>
        <w:spacing w:line="480" w:lineRule="auto"/>
        <w:contextualSpacing/>
        <w:jc w:val="both"/>
        <w:rPr>
          <w:del w:id="528" w:author="Kira Bernabe" w:date="2024-01-06T17:07:00Z"/>
        </w:rPr>
      </w:pPr>
      <w:del w:id="529" w:author="Kira Bernabe" w:date="2024-01-06T17:07:00Z">
        <w:r w:rsidDel="00951B7C">
          <w:delText>Strains of LVS pF-</w:delText>
        </w:r>
        <w:r w:rsidRPr="00D40C87" w:rsidDel="00951B7C">
          <w:rPr>
            <w:i/>
            <w:iCs/>
          </w:rPr>
          <w:delText>rpsU2</w:delText>
        </w:r>
        <w:r w:rsidDel="00951B7C">
          <w:delText>-epitope tags were pelleted by spinning overnight cultures at 4ºC. Lysates were prepared by resuspending the pellets in Buffer A + PI +BB with DNase, filtering the lysates, and then adding 100mM NH4Cl, and 0.1% NP-40.</w:delText>
        </w:r>
      </w:del>
    </w:p>
    <w:p w14:paraId="32A68DE8" w14:textId="32138950" w:rsidR="00EF6056" w:rsidRPr="00666E8C" w:rsidDel="00951B7C" w:rsidRDefault="00EF6056" w:rsidP="00982EBC">
      <w:pPr>
        <w:spacing w:line="480" w:lineRule="auto"/>
        <w:contextualSpacing/>
        <w:jc w:val="both"/>
        <w:rPr>
          <w:del w:id="530" w:author="Kira Bernabe" w:date="2024-01-06T17:07:00Z"/>
        </w:rPr>
      </w:pPr>
    </w:p>
    <w:p w14:paraId="3A9EC271" w14:textId="1871B336" w:rsidR="00EF6056" w:rsidDel="00951B7C" w:rsidRDefault="00EF6056" w:rsidP="00982EBC">
      <w:pPr>
        <w:spacing w:line="480" w:lineRule="auto"/>
        <w:contextualSpacing/>
        <w:jc w:val="both"/>
        <w:rPr>
          <w:del w:id="531" w:author="Kira Bernabe" w:date="2024-01-06T17:07:00Z"/>
          <w:u w:val="single"/>
        </w:rPr>
      </w:pPr>
      <w:del w:id="532" w:author="Kira Bernabe" w:date="2024-01-06T17:07:00Z">
        <w:r w:rsidDel="00951B7C">
          <w:rPr>
            <w:u w:val="single"/>
          </w:rPr>
          <w:delText>Sucrose Cushion:</w:delText>
        </w:r>
      </w:del>
    </w:p>
    <w:p w14:paraId="779635A0" w14:textId="3C8DEDA1" w:rsidR="00EF6056" w:rsidRPr="007A57AE" w:rsidDel="00951B7C" w:rsidRDefault="00EF6056" w:rsidP="00982EBC">
      <w:pPr>
        <w:spacing w:line="480" w:lineRule="auto"/>
        <w:contextualSpacing/>
        <w:jc w:val="both"/>
        <w:rPr>
          <w:del w:id="533" w:author="Kira Bernabe" w:date="2024-01-06T17:07:00Z"/>
        </w:rPr>
      </w:pPr>
      <w:del w:id="534" w:author="Kira Bernabe" w:date="2024-01-06T17:07:00Z">
        <w:r w:rsidDel="00951B7C">
          <w:delText>We will pre-clear the lysate by spinning at 9000 x g for 10 minutes at 4ºC. We will later 22ml of lysate on top of pre-chilled pelleting buffer twice. We will spin samples at 60,000 rpm for 1.5 hours at 4ºC using a Ti 70 rotor. We will remove the supernatant and wash the pellet in 150ul of pre-chilled resuspension buffer. We will add 100ul of resuspension buffer to the resuspended pellet and gently vortex for 5 minutes until it is fully dissolved. We will measure the A</w:delText>
        </w:r>
        <w:r w:rsidDel="00951B7C">
          <w:rPr>
            <w:vertAlign w:val="subscript"/>
          </w:rPr>
          <w:delText>260</w:delText>
        </w:r>
        <w:r w:rsidDel="00951B7C">
          <w:delText xml:space="preserve"> of a 1:100 dilution and calculate the volume needed for 12.5 AU.</w:delText>
        </w:r>
      </w:del>
    </w:p>
    <w:p w14:paraId="58942D64" w14:textId="2BE1FF66" w:rsidR="00EF6056" w:rsidRPr="00476661" w:rsidDel="00951B7C" w:rsidRDefault="00EF6056" w:rsidP="00982EBC">
      <w:pPr>
        <w:spacing w:line="480" w:lineRule="auto"/>
        <w:contextualSpacing/>
        <w:jc w:val="both"/>
        <w:rPr>
          <w:del w:id="535" w:author="Kira Bernabe" w:date="2024-01-06T17:07:00Z"/>
        </w:rPr>
      </w:pPr>
    </w:p>
    <w:p w14:paraId="479E2F51" w14:textId="2D1CB6E9" w:rsidR="00EF6056" w:rsidDel="00951B7C" w:rsidRDefault="00EF6056" w:rsidP="00982EBC">
      <w:pPr>
        <w:spacing w:line="480" w:lineRule="auto"/>
        <w:contextualSpacing/>
        <w:jc w:val="both"/>
        <w:rPr>
          <w:del w:id="536" w:author="Kira Bernabe" w:date="2024-01-06T17:07:00Z"/>
          <w:u w:val="single"/>
        </w:rPr>
      </w:pPr>
      <w:del w:id="537" w:author="Kira Bernabe" w:date="2024-01-06T17:07:00Z">
        <w:r w:rsidRPr="00476661" w:rsidDel="00951B7C">
          <w:rPr>
            <w:u w:val="single"/>
          </w:rPr>
          <w:delText>Nuclease Digestion:</w:delText>
        </w:r>
      </w:del>
    </w:p>
    <w:p w14:paraId="1A8A1609" w14:textId="7B0D1A1F" w:rsidR="00EF6056" w:rsidRPr="00476661" w:rsidDel="00951B7C" w:rsidRDefault="00EF6056" w:rsidP="00982EBC">
      <w:pPr>
        <w:spacing w:line="480" w:lineRule="auto"/>
        <w:contextualSpacing/>
        <w:jc w:val="both"/>
        <w:rPr>
          <w:del w:id="538" w:author="Kira Bernabe" w:date="2024-01-06T17:07:00Z"/>
        </w:rPr>
      </w:pPr>
      <w:del w:id="539" w:author="Kira Bernabe" w:date="2024-01-06T17:07:00Z">
        <w:r w:rsidDel="00951B7C">
          <w:delText>To the 200ul sample of 12.5 AU we will add 6 ul of SUPERase-in, 2 ul of 375 U/ul MNase. And incubate for 1 hour shaking (1400 rpm on thermomixer) at 25ºC. The reaction will be quenched with 2ul of 0.5M EDTA pH 8.</w:delText>
        </w:r>
      </w:del>
    </w:p>
    <w:p w14:paraId="3E7C286B" w14:textId="40B004A8" w:rsidR="00EF6056" w:rsidDel="00951B7C" w:rsidRDefault="00EF6056" w:rsidP="00982EBC">
      <w:pPr>
        <w:spacing w:line="480" w:lineRule="auto"/>
        <w:contextualSpacing/>
        <w:jc w:val="both"/>
        <w:rPr>
          <w:del w:id="540" w:author="Kira Bernabe" w:date="2024-01-06T17:07:00Z"/>
        </w:rPr>
      </w:pPr>
    </w:p>
    <w:p w14:paraId="3C275FD9" w14:textId="572901C0" w:rsidR="00EF6056" w:rsidRPr="00666E8C" w:rsidDel="00951B7C" w:rsidRDefault="00EF6056" w:rsidP="00982EBC">
      <w:pPr>
        <w:spacing w:line="480" w:lineRule="auto"/>
        <w:contextualSpacing/>
        <w:jc w:val="both"/>
        <w:rPr>
          <w:del w:id="541" w:author="Kira Bernabe" w:date="2024-01-06T17:07:00Z"/>
          <w:u w:val="single"/>
        </w:rPr>
      </w:pPr>
      <w:del w:id="542" w:author="Kira Bernabe" w:date="2024-01-06T17:07:00Z">
        <w:r w:rsidRPr="00666E8C" w:rsidDel="00951B7C">
          <w:rPr>
            <w:u w:val="single"/>
          </w:rPr>
          <w:delText>Immunoprecipitation:</w:delText>
        </w:r>
      </w:del>
    </w:p>
    <w:p w14:paraId="4D94CC8A" w14:textId="3F3B78A8" w:rsidR="00EF6056" w:rsidDel="00951B7C" w:rsidRDefault="00EF6056" w:rsidP="00982EBC">
      <w:pPr>
        <w:spacing w:line="480" w:lineRule="auto"/>
        <w:contextualSpacing/>
        <w:jc w:val="both"/>
        <w:rPr>
          <w:del w:id="543" w:author="Kira Bernabe" w:date="2024-01-06T17:07:00Z"/>
        </w:rPr>
      </w:pPr>
      <w:del w:id="544" w:author="Kira Bernabe" w:date="2024-01-06T17:07:00Z">
        <w:r w:rsidDel="00951B7C">
          <w:delText>For each bS21 homolog with their respective epitope tags, the samples will be immunoprecipitated with magnetic beads. Beads are resuspended in storage solution and then washed two to three times in Buffer B. Sample are added to the beads and incubated rocking at 4ºC for one hour. After incubation, beads are washed two to three times with Buffer B. Flow-throughs are collected after each wash step. The beads are incubated in Elution Buffer rocking at 4ºC for 5 minutes or at 37ºC for 10 minutes. Eluates are collected. Samples are analyzed via Coomassie Stain, Silver Stain and Western Blot.</w:delText>
        </w:r>
      </w:del>
    </w:p>
    <w:p w14:paraId="6077B9A0" w14:textId="67909C19" w:rsidR="00EF6056" w:rsidDel="00951B7C" w:rsidRDefault="00EF6056" w:rsidP="00982EBC">
      <w:pPr>
        <w:spacing w:line="480" w:lineRule="auto"/>
        <w:contextualSpacing/>
        <w:jc w:val="both"/>
        <w:rPr>
          <w:del w:id="545" w:author="Kira Bernabe" w:date="2024-01-06T17:07:00Z"/>
        </w:rPr>
      </w:pPr>
    </w:p>
    <w:p w14:paraId="6C1913C0" w14:textId="5EDF9F02" w:rsidR="00EF6056" w:rsidRPr="004D5FDF" w:rsidDel="00951B7C" w:rsidRDefault="00EF6056" w:rsidP="00982EBC">
      <w:pPr>
        <w:spacing w:line="480" w:lineRule="auto"/>
        <w:contextualSpacing/>
        <w:jc w:val="both"/>
        <w:rPr>
          <w:del w:id="546" w:author="Kira Bernabe" w:date="2024-01-06T17:07:00Z"/>
          <w:u w:val="single"/>
        </w:rPr>
      </w:pPr>
      <w:del w:id="547" w:author="Kira Bernabe" w:date="2024-01-06T17:07:00Z">
        <w:r w:rsidRPr="004D5FDF" w:rsidDel="00951B7C">
          <w:rPr>
            <w:u w:val="single"/>
          </w:rPr>
          <w:delText>Sucrose Gradients:</w:delText>
        </w:r>
      </w:del>
    </w:p>
    <w:p w14:paraId="1917AAC8" w14:textId="16B521EB" w:rsidR="00EF6056" w:rsidDel="00951B7C" w:rsidRDefault="00EF6056" w:rsidP="00982EBC">
      <w:pPr>
        <w:spacing w:line="480" w:lineRule="auto"/>
        <w:contextualSpacing/>
        <w:jc w:val="both"/>
        <w:rPr>
          <w:del w:id="548" w:author="Kira Bernabe" w:date="2024-01-06T17:07:00Z"/>
        </w:rPr>
      </w:pPr>
      <w:del w:id="549" w:author="Kira Bernabe" w:date="2024-01-06T17:07:00Z">
        <w:r w:rsidDel="00951B7C">
          <w:delText>For the ribosomes with no bS21 homologs, we will purify 70S ribosomes by diluting immunoprecipitation samples to 0.6 ug/ul. We will fill SW41 tubes with about 8 ml of 10% (light) sucrose solution over 50% (heavy) sucrose solution. We will layer 200ul of sample on top of the sucrose solutions and centrifuge at 40,000 rpm for 4 hours at 4ºC, using 5 for acceleration and deceleration. We will collect fractions at 350ul.</w:delText>
        </w:r>
      </w:del>
    </w:p>
    <w:p w14:paraId="3BFF8237" w14:textId="3DE2F64F" w:rsidR="00EF6056" w:rsidDel="00951B7C" w:rsidRDefault="00EF6056" w:rsidP="00982EBC">
      <w:pPr>
        <w:spacing w:line="480" w:lineRule="auto"/>
        <w:contextualSpacing/>
        <w:jc w:val="both"/>
        <w:rPr>
          <w:del w:id="550" w:author="Kira Bernabe" w:date="2024-01-06T17:07:00Z"/>
        </w:rPr>
      </w:pPr>
    </w:p>
    <w:p w14:paraId="54333D5D" w14:textId="30BE4413" w:rsidR="00EF6056" w:rsidDel="00951B7C" w:rsidRDefault="00EF6056" w:rsidP="00982EBC">
      <w:pPr>
        <w:spacing w:line="480" w:lineRule="auto"/>
        <w:contextualSpacing/>
        <w:jc w:val="both"/>
        <w:rPr>
          <w:del w:id="551" w:author="Kira Bernabe" w:date="2024-01-06T17:07:00Z"/>
          <w:u w:val="single"/>
        </w:rPr>
      </w:pPr>
      <w:del w:id="552" w:author="Kira Bernabe" w:date="2024-01-06T17:07:00Z">
        <w:r w:rsidRPr="00D816DE" w:rsidDel="00951B7C">
          <w:rPr>
            <w:u w:val="single"/>
          </w:rPr>
          <w:delText>RNA Extraction</w:delText>
        </w:r>
        <w:r w:rsidDel="00951B7C">
          <w:rPr>
            <w:u w:val="single"/>
          </w:rPr>
          <w:delText xml:space="preserve"> (phenol-chloroform)</w:delText>
        </w:r>
        <w:r w:rsidRPr="00D816DE" w:rsidDel="00951B7C">
          <w:rPr>
            <w:u w:val="single"/>
          </w:rPr>
          <w:delText>:</w:delText>
        </w:r>
      </w:del>
    </w:p>
    <w:p w14:paraId="4CC5FA44" w14:textId="525A8963" w:rsidR="00EF6056" w:rsidDel="00951B7C" w:rsidRDefault="00EF6056" w:rsidP="00982EBC">
      <w:pPr>
        <w:spacing w:line="480" w:lineRule="auto"/>
        <w:contextualSpacing/>
        <w:jc w:val="both"/>
        <w:rPr>
          <w:del w:id="553" w:author="Kira Bernabe" w:date="2024-01-06T17:07:00Z"/>
        </w:rPr>
      </w:pPr>
      <w:del w:id="554" w:author="Kira Bernabe" w:date="2024-01-06T17:07:00Z">
        <w:r w:rsidDel="00951B7C">
          <w:delText xml:space="preserve">We will pre-warm 750ul of phenol to 65ºC. We will add 57.1 ul of 20% SDS to 1 ml of sample and add it to the warm phenol. We will incubate the sample at 1400 rpm in the thermomixer at 65ºC for 5 minutes shaking. We will then chill the samples on ice for 5 minutes before spinning the samples for 2 minutes. We will add the bottom aqueous layer and add it to 700 ul of RT phenol. </w:delText>
        </w:r>
        <w:r w:rsidDel="00951B7C">
          <w:lastRenderedPageBreak/>
          <w:delText>We will vortex the sample for 5 minutes, then spin it for 2 minutes. We will take the bottom aqueous layer and add it to 600 ul chloroform. We will vortex the sample for 30 seconds then spin it for 2 minutes. We will take the top aqueous layer and and dilute 1:1 volume with MilliQ water. We will add 3 M sodium acetate and equal volume of isopropanol. We will precipitate the RNA overnight in -20ºC. We will spin the sample at 12000 x g for 30 minutes at 4ºC. After removing as much liquid as possible, we will let air dry in the hood. We will resuspend the samples in 40ul of MilliQ water and measure the A</w:delText>
        </w:r>
        <w:r w:rsidDel="00951B7C">
          <w:rPr>
            <w:vertAlign w:val="subscript"/>
          </w:rPr>
          <w:delText>260</w:delText>
        </w:r>
        <w:r w:rsidDel="00951B7C">
          <w:delText xml:space="preserve">. </w:delText>
        </w:r>
      </w:del>
    </w:p>
    <w:p w14:paraId="621EE89B" w14:textId="76557806" w:rsidR="00EF6056" w:rsidRPr="002C0782" w:rsidDel="00951B7C" w:rsidRDefault="00EF6056" w:rsidP="00982EBC">
      <w:pPr>
        <w:spacing w:line="480" w:lineRule="auto"/>
        <w:contextualSpacing/>
        <w:jc w:val="both"/>
        <w:rPr>
          <w:del w:id="555" w:author="Kira Bernabe" w:date="2024-01-06T17:07:00Z"/>
        </w:rPr>
      </w:pPr>
    </w:p>
    <w:p w14:paraId="56CE5D58" w14:textId="07AF21FE" w:rsidR="00EF6056" w:rsidDel="00951B7C" w:rsidRDefault="00EF6056" w:rsidP="00982EBC">
      <w:pPr>
        <w:spacing w:line="480" w:lineRule="auto"/>
        <w:contextualSpacing/>
        <w:jc w:val="both"/>
        <w:rPr>
          <w:del w:id="556" w:author="Kira Bernabe" w:date="2024-01-06T17:07:00Z"/>
          <w:u w:val="single"/>
        </w:rPr>
      </w:pPr>
      <w:del w:id="557" w:author="Kira Bernabe" w:date="2024-01-06T17:07:00Z">
        <w:r w:rsidDel="00951B7C">
          <w:rPr>
            <w:u w:val="single"/>
          </w:rPr>
          <w:delText>Size Selection:</w:delText>
        </w:r>
      </w:del>
    </w:p>
    <w:p w14:paraId="45DFED68" w14:textId="0ABDECE6" w:rsidR="00EF6056" w:rsidDel="00951B7C" w:rsidRDefault="00EF6056" w:rsidP="00982EBC">
      <w:pPr>
        <w:spacing w:line="480" w:lineRule="auto"/>
        <w:contextualSpacing/>
        <w:jc w:val="both"/>
        <w:rPr>
          <w:del w:id="558" w:author="Kira Bernabe" w:date="2024-01-06T17:07:00Z"/>
        </w:rPr>
      </w:pPr>
      <w:del w:id="559" w:author="Kira Bernabe" w:date="2024-01-06T17:07:00Z">
        <w:r w:rsidDel="00951B7C">
          <w:delText>We will prepare 20 ug of sample to run on a gel. We will heat the samples and the ladder at 80ºC for 2 minutes, then put them on ice. We will prepare 15% TBE Urea 1.0 mm (12 + 2) 45 ul gel. We will run samples at 15W for 17 minutes, then remove gels from plates and place in SYBR-gold stain for 5 minutes. We will remove the gel from the stain and place on transparency film, and cover with saran wrap. We will image the gel using fluorescence setting for SYBR-gold. We will cut out 15nt and 45nt markers to be used as controls. We will elute the sample by crushing the gel cutout into PCR tubes with holes at the bottom set into a microfuge tube for collection. We will spin the gels for 5 minutes (what speed?) until the entire gel exudes out the bottom.</w:delText>
        </w:r>
      </w:del>
    </w:p>
    <w:p w14:paraId="3AA392F6" w14:textId="3335EE86" w:rsidR="00EF6056" w:rsidDel="00951B7C" w:rsidRDefault="00EF6056" w:rsidP="00982EBC">
      <w:pPr>
        <w:spacing w:line="480" w:lineRule="auto"/>
        <w:contextualSpacing/>
        <w:jc w:val="both"/>
        <w:rPr>
          <w:del w:id="560" w:author="Kira Bernabe" w:date="2024-01-06T17:07:00Z"/>
        </w:rPr>
      </w:pPr>
    </w:p>
    <w:p w14:paraId="3049BB96" w14:textId="71313738" w:rsidR="00EF6056" w:rsidDel="00951B7C" w:rsidRDefault="00EF6056" w:rsidP="00982EBC">
      <w:pPr>
        <w:spacing w:line="480" w:lineRule="auto"/>
        <w:contextualSpacing/>
        <w:jc w:val="both"/>
        <w:rPr>
          <w:del w:id="561" w:author="Kira Bernabe" w:date="2024-01-06T17:07:00Z"/>
          <w:u w:val="single"/>
        </w:rPr>
      </w:pPr>
      <w:del w:id="562" w:author="Kira Bernabe" w:date="2024-01-06T17:07:00Z">
        <w:r w:rsidRPr="005D5122" w:rsidDel="00951B7C">
          <w:rPr>
            <w:u w:val="single"/>
          </w:rPr>
          <w:delText>Gel Extraction/Dephosphorylation:</w:delText>
        </w:r>
      </w:del>
    </w:p>
    <w:p w14:paraId="17AE49A1" w14:textId="334EDA0E" w:rsidR="00EF6056" w:rsidRPr="005D5122" w:rsidDel="00951B7C" w:rsidRDefault="00EF6056" w:rsidP="00982EBC">
      <w:pPr>
        <w:spacing w:line="480" w:lineRule="auto"/>
        <w:contextualSpacing/>
        <w:jc w:val="both"/>
        <w:rPr>
          <w:del w:id="563" w:author="Kira Bernabe" w:date="2024-01-06T17:07:00Z"/>
        </w:rPr>
      </w:pPr>
      <w:del w:id="564" w:author="Kira Bernabe" w:date="2024-01-06T17:07:00Z">
        <w:r w:rsidDel="00951B7C">
          <w:delText xml:space="preserve">To the eluates from the size selection gel we will add 500 ul of RNA Elution Buffer and 2.5 ul of SUPERase-Inhibitor. We will shake the samples overnight in a Thermomixer at 1400 rpm at 4ºC. We will briefly spin the samples and transfer the gel slurry to Spin-X columns and spin at 20,000 </w:delText>
        </w:r>
        <w:r w:rsidDel="00951B7C">
          <w:lastRenderedPageBreak/>
          <w:delText>x g for 3 minutes at room temperature. We will put each eluate into a new 1.5 ml tube and add 2 ul of GlycoBlue and 650 ul of isopropanol. We will precipitate the samples on dry ice for 40 minutes, then spin them at 10,000 x g for 30 minutes at 4ºC. We will remove the supernatant and wash with about 100 ul of 80% cold ethanol. We will dry the pellets in a speed vac for 10 minutes, then resuspend the pellet in 5 ul of MilliQ water. To dephosphorylate the samples, we will heat the samples at 80ºC for 2 minutes and then put them in ice. We will add 4 ul of Reaction Mix, and 1 ul of PNK, then incubate at 37ºC for one hour.</w:delText>
        </w:r>
      </w:del>
    </w:p>
    <w:p w14:paraId="144B5AB1" w14:textId="73102778" w:rsidR="00EF6056" w:rsidDel="00951B7C" w:rsidRDefault="00EF6056" w:rsidP="00982EBC">
      <w:pPr>
        <w:spacing w:line="480" w:lineRule="auto"/>
        <w:contextualSpacing/>
        <w:jc w:val="both"/>
        <w:rPr>
          <w:del w:id="565" w:author="Kira Bernabe" w:date="2024-01-06T17:07:00Z"/>
        </w:rPr>
      </w:pPr>
    </w:p>
    <w:p w14:paraId="29E2EA6E" w14:textId="6BF1943C" w:rsidR="00EF6056" w:rsidDel="00951B7C" w:rsidRDefault="00EF6056" w:rsidP="00982EBC">
      <w:pPr>
        <w:spacing w:line="480" w:lineRule="auto"/>
        <w:contextualSpacing/>
        <w:jc w:val="both"/>
        <w:rPr>
          <w:del w:id="566" w:author="Kira Bernabe" w:date="2024-01-06T17:07:00Z"/>
          <w:u w:val="single"/>
        </w:rPr>
      </w:pPr>
      <w:del w:id="567" w:author="Kira Bernabe" w:date="2024-01-06T17:07:00Z">
        <w:r w:rsidRPr="008451C2" w:rsidDel="00951B7C">
          <w:rPr>
            <w:u w:val="single"/>
          </w:rPr>
          <w:delText>Linker Ligation:</w:delText>
        </w:r>
      </w:del>
    </w:p>
    <w:p w14:paraId="0148454C" w14:textId="3CDA69E2" w:rsidR="00EF6056" w:rsidDel="00951B7C" w:rsidRDefault="00EF6056" w:rsidP="00982EBC">
      <w:pPr>
        <w:spacing w:line="480" w:lineRule="auto"/>
        <w:contextualSpacing/>
        <w:jc w:val="both"/>
        <w:rPr>
          <w:del w:id="568" w:author="Kira Bernabe" w:date="2024-01-06T17:07:00Z"/>
        </w:rPr>
      </w:pPr>
      <w:del w:id="569" w:author="Kira Bernabe" w:date="2024-01-06T17:07:00Z">
        <w:r w:rsidDel="00951B7C">
          <w:delText>We will add 9 ul of Ligation Reaction Mix and 1 ul of T4 RNA ligase 2 truncated to the samples and incubate at 37ºC for 3 hours. We will clean up the samples with oligo and concentration kit and elute the samples in 15 ul MilliQ water.</w:delText>
        </w:r>
      </w:del>
    </w:p>
    <w:p w14:paraId="4C972516" w14:textId="221CD2FA" w:rsidR="00EF6056" w:rsidDel="00951B7C" w:rsidRDefault="00EF6056" w:rsidP="00982EBC">
      <w:pPr>
        <w:spacing w:line="480" w:lineRule="auto"/>
        <w:contextualSpacing/>
        <w:jc w:val="both"/>
        <w:rPr>
          <w:del w:id="570" w:author="Kira Bernabe" w:date="2024-01-06T17:07:00Z"/>
        </w:rPr>
      </w:pPr>
    </w:p>
    <w:p w14:paraId="5D76AAD6" w14:textId="2FD5EFA4" w:rsidR="00EF6056" w:rsidRPr="00B57571" w:rsidDel="00951B7C" w:rsidRDefault="00EF6056" w:rsidP="00982EBC">
      <w:pPr>
        <w:spacing w:line="480" w:lineRule="auto"/>
        <w:contextualSpacing/>
        <w:jc w:val="both"/>
        <w:rPr>
          <w:del w:id="571" w:author="Kira Bernabe" w:date="2024-01-06T17:07:00Z"/>
          <w:u w:val="single"/>
        </w:rPr>
      </w:pPr>
      <w:del w:id="572" w:author="Kira Bernabe" w:date="2024-01-06T17:07:00Z">
        <w:r w:rsidRPr="00B57571" w:rsidDel="00951B7C">
          <w:rPr>
            <w:u w:val="single"/>
          </w:rPr>
          <w:delText>rRNA Depletion:</w:delText>
        </w:r>
      </w:del>
    </w:p>
    <w:p w14:paraId="2C84C3FC" w14:textId="53D9C260" w:rsidR="00EF6056" w:rsidDel="00951B7C" w:rsidRDefault="00EF6056" w:rsidP="00982EBC">
      <w:pPr>
        <w:spacing w:line="480" w:lineRule="auto"/>
        <w:contextualSpacing/>
        <w:jc w:val="both"/>
        <w:rPr>
          <w:del w:id="573" w:author="Kira Bernabe" w:date="2024-01-06T17:07:00Z"/>
        </w:rPr>
      </w:pPr>
      <w:del w:id="574" w:author="Kira Bernabe" w:date="2024-01-06T17:07:00Z">
        <w:r w:rsidDel="00951B7C">
          <w:delText>We will use the Illumina Ribo-Zero kit or an equivalent. We will purify the samples with oligo and concentration kit and elute in 15 ul of MilliQ water.</w:delText>
        </w:r>
      </w:del>
    </w:p>
    <w:p w14:paraId="7C5F7821" w14:textId="6402B98F" w:rsidR="00EF6056" w:rsidDel="00951B7C" w:rsidRDefault="00EF6056" w:rsidP="00982EBC">
      <w:pPr>
        <w:spacing w:line="480" w:lineRule="auto"/>
        <w:contextualSpacing/>
        <w:jc w:val="both"/>
        <w:rPr>
          <w:del w:id="575" w:author="Kira Bernabe" w:date="2024-01-06T17:07:00Z"/>
        </w:rPr>
      </w:pPr>
    </w:p>
    <w:p w14:paraId="7590852B" w14:textId="1322ACE2" w:rsidR="00EF6056" w:rsidDel="00951B7C" w:rsidRDefault="00EF6056" w:rsidP="00982EBC">
      <w:pPr>
        <w:spacing w:line="480" w:lineRule="auto"/>
        <w:contextualSpacing/>
        <w:jc w:val="both"/>
        <w:rPr>
          <w:del w:id="576" w:author="Kira Bernabe" w:date="2024-01-06T17:07:00Z"/>
          <w:u w:val="single"/>
        </w:rPr>
      </w:pPr>
      <w:del w:id="577" w:author="Kira Bernabe" w:date="2024-01-06T17:07:00Z">
        <w:r w:rsidRPr="00B57571" w:rsidDel="00951B7C">
          <w:rPr>
            <w:u w:val="single"/>
          </w:rPr>
          <w:delText>Reverse Transcription</w:delText>
        </w:r>
        <w:r w:rsidDel="00951B7C">
          <w:rPr>
            <w:u w:val="single"/>
          </w:rPr>
          <w:delText>:</w:delText>
        </w:r>
      </w:del>
    </w:p>
    <w:p w14:paraId="4451B423" w14:textId="589D6EDE" w:rsidR="00EF6056" w:rsidDel="00951B7C" w:rsidRDefault="00EF6056" w:rsidP="00982EBC">
      <w:pPr>
        <w:spacing w:line="480" w:lineRule="auto"/>
        <w:contextualSpacing/>
        <w:jc w:val="both"/>
        <w:rPr>
          <w:del w:id="578" w:author="Kira Bernabe" w:date="2024-01-06T17:07:00Z"/>
        </w:rPr>
      </w:pPr>
      <w:del w:id="579" w:author="Kira Bernabe" w:date="2024-01-06T17:07:00Z">
        <w:r w:rsidDel="00951B7C">
          <w:delText xml:space="preserve">We will add 1.25 ul of 10 uM RT primer NI-NI-9 and heat the sample to 80ºC for 2 minutes, then place on ice. We will add 7 ul of RT Reaction Mix and 1 ul of Superscript III RT to each sample and incubate at 48ºC for 30 minutes. We will add 2.2 ul of 1M NaOH to each sample and heat at 98ºC </w:delText>
        </w:r>
        <w:r w:rsidDel="00951B7C">
          <w:lastRenderedPageBreak/>
          <w:delText>for 20 minutes. We will purify the samples with oligo and concentration kit (?) and elute in 10 ul of MilliQ water.</w:delText>
        </w:r>
      </w:del>
    </w:p>
    <w:p w14:paraId="0D7883C0" w14:textId="2AB315FD" w:rsidR="00EF6056" w:rsidDel="00951B7C" w:rsidRDefault="00EF6056" w:rsidP="00982EBC">
      <w:pPr>
        <w:spacing w:line="480" w:lineRule="auto"/>
        <w:contextualSpacing/>
        <w:jc w:val="both"/>
        <w:rPr>
          <w:del w:id="580" w:author="Kira Bernabe" w:date="2024-01-06T17:07:00Z"/>
        </w:rPr>
      </w:pPr>
    </w:p>
    <w:p w14:paraId="636318D7" w14:textId="6A5331D4" w:rsidR="00EF6056" w:rsidDel="00951B7C" w:rsidRDefault="00EF6056" w:rsidP="00982EBC">
      <w:pPr>
        <w:spacing w:line="480" w:lineRule="auto"/>
        <w:contextualSpacing/>
        <w:jc w:val="both"/>
        <w:rPr>
          <w:del w:id="581" w:author="Kira Bernabe" w:date="2024-01-06T17:07:00Z"/>
          <w:u w:val="single"/>
        </w:rPr>
      </w:pPr>
      <w:del w:id="582" w:author="Kira Bernabe" w:date="2024-01-06T17:07:00Z">
        <w:r w:rsidRPr="00962F72" w:rsidDel="00951B7C">
          <w:rPr>
            <w:u w:val="single"/>
          </w:rPr>
          <w:delText>RT Gel:</w:delText>
        </w:r>
      </w:del>
    </w:p>
    <w:p w14:paraId="6BBCE3DE" w14:textId="3A24F2DB" w:rsidR="00EF6056" w:rsidDel="00951B7C" w:rsidRDefault="00EF6056" w:rsidP="00982EBC">
      <w:pPr>
        <w:spacing w:line="480" w:lineRule="auto"/>
        <w:contextualSpacing/>
        <w:jc w:val="both"/>
        <w:rPr>
          <w:del w:id="583" w:author="Kira Bernabe" w:date="2024-01-06T17:07:00Z"/>
        </w:rPr>
      </w:pPr>
      <w:del w:id="584" w:author="Kira Bernabe" w:date="2024-01-06T17:07:00Z">
        <w:r w:rsidDel="00951B7C">
          <w:delText>We will prepare the cDNA samples by adding 10ul of 2X RNA Loading Dye to 10ul of sample. We will heat the samples at 80ºC for 2 minutes and then put them on ice. We will prepare a 10% TBE Urea 1.0 mm (18 + 2) 30 ul gel. We will run the gel at 15 W for about 40 minutes (until the xylene cyanol runs off the gel). We will remove the gels from plates and place in 100 ml of SYBR-gold stain for 5 minutes. We will remove the gels from the stain, then image the gel. We will cut the gel from the 45 nt control to the 15 nt control. We will elute the gel by crushing it through the bottom of a PCR tube with holes poked through the bottom by an 18 G needle. We will place the PCR tubes in 1.5 ml micro centrifuge tubes to collect the eluate. We will spin the samples for 4 minutes (max speed?).</w:delText>
        </w:r>
      </w:del>
    </w:p>
    <w:p w14:paraId="487EADD7" w14:textId="36859B8B" w:rsidR="00EF6056" w:rsidDel="00951B7C" w:rsidRDefault="00EF6056" w:rsidP="00982EBC">
      <w:pPr>
        <w:spacing w:line="480" w:lineRule="auto"/>
        <w:contextualSpacing/>
        <w:jc w:val="both"/>
        <w:rPr>
          <w:del w:id="585" w:author="Kira Bernabe" w:date="2024-01-06T17:07:00Z"/>
        </w:rPr>
      </w:pPr>
    </w:p>
    <w:p w14:paraId="3EDFE40D" w14:textId="0BAB12FF" w:rsidR="00EF6056" w:rsidDel="00951B7C" w:rsidRDefault="00EF6056" w:rsidP="00982EBC">
      <w:pPr>
        <w:spacing w:line="480" w:lineRule="auto"/>
        <w:contextualSpacing/>
        <w:jc w:val="both"/>
        <w:rPr>
          <w:del w:id="586" w:author="Kira Bernabe" w:date="2024-01-06T17:07:00Z"/>
          <w:u w:val="single"/>
        </w:rPr>
      </w:pPr>
      <w:del w:id="587" w:author="Kira Bernabe" w:date="2024-01-06T17:07:00Z">
        <w:r w:rsidRPr="00F332A2" w:rsidDel="00951B7C">
          <w:rPr>
            <w:u w:val="single"/>
          </w:rPr>
          <w:delText>RT Gel Extraction:</w:delText>
        </w:r>
      </w:del>
    </w:p>
    <w:p w14:paraId="2E3CA37C" w14:textId="12D39AC4" w:rsidR="00EF6056" w:rsidDel="00951B7C" w:rsidRDefault="00EF6056" w:rsidP="00982EBC">
      <w:pPr>
        <w:spacing w:line="480" w:lineRule="auto"/>
        <w:contextualSpacing/>
        <w:jc w:val="both"/>
        <w:rPr>
          <w:del w:id="588" w:author="Kira Bernabe" w:date="2024-01-06T17:07:00Z"/>
        </w:rPr>
      </w:pPr>
      <w:del w:id="589" w:author="Kira Bernabe" w:date="2024-01-06T17:07:00Z">
        <w:r w:rsidDel="00951B7C">
          <w:delText xml:space="preserve">We will add 500 ul DNA Elution Buffer to each sample. We will shake the samples overnight in a thermomixer at 1,050 rpm at 25ºC. After shaking, we will briefly spin the samples (speed?) and transfer gel slurry to into Spin-X columns. We will spin the samples for 3 minutes and put eluate in new microfuge tube. We will add 2 ul of GlycoBlue and 650 ul of isopropanol and precipitate the samples for about 40 minutes on dry ice, then spin the samples for 30 minutes at 10,000 x g at 4ºC. We will remove the supernatant and gently wash the pellets with 100 ul of cold 80% </w:delText>
        </w:r>
        <w:r w:rsidDel="00951B7C">
          <w:lastRenderedPageBreak/>
          <w:delText>ethanol. We will dry the pellets in a speed vac for 10 minutes. We will resuspend the pellets in 15 ul of 10 mM Tris pH 8.</w:delText>
        </w:r>
      </w:del>
    </w:p>
    <w:p w14:paraId="6758A0F0" w14:textId="5AE50BDF" w:rsidR="00EF6056" w:rsidDel="00951B7C" w:rsidRDefault="00EF6056" w:rsidP="00982EBC">
      <w:pPr>
        <w:spacing w:line="480" w:lineRule="auto"/>
        <w:contextualSpacing/>
        <w:jc w:val="both"/>
        <w:rPr>
          <w:del w:id="590" w:author="Kira Bernabe" w:date="2024-01-06T17:07:00Z"/>
        </w:rPr>
      </w:pPr>
    </w:p>
    <w:p w14:paraId="4E230FAC" w14:textId="06536500" w:rsidR="00EF6056" w:rsidDel="00951B7C" w:rsidRDefault="00EF6056" w:rsidP="00982EBC">
      <w:pPr>
        <w:spacing w:line="480" w:lineRule="auto"/>
        <w:contextualSpacing/>
        <w:jc w:val="both"/>
        <w:rPr>
          <w:del w:id="591" w:author="Kira Bernabe" w:date="2024-01-06T17:07:00Z"/>
          <w:u w:val="single"/>
        </w:rPr>
      </w:pPr>
      <w:del w:id="592" w:author="Kira Bernabe" w:date="2024-01-06T17:07:00Z">
        <w:r w:rsidRPr="00B86988" w:rsidDel="00951B7C">
          <w:rPr>
            <w:u w:val="single"/>
          </w:rPr>
          <w:delText>Circularization of DNA:</w:delText>
        </w:r>
      </w:del>
    </w:p>
    <w:p w14:paraId="321D1652" w14:textId="333FE62D" w:rsidR="00EF6056" w:rsidDel="00951B7C" w:rsidRDefault="00EF6056" w:rsidP="00982EBC">
      <w:pPr>
        <w:spacing w:line="480" w:lineRule="auto"/>
        <w:contextualSpacing/>
        <w:jc w:val="both"/>
        <w:rPr>
          <w:del w:id="593" w:author="Kira Bernabe" w:date="2024-01-06T17:07:00Z"/>
        </w:rPr>
      </w:pPr>
      <w:del w:id="594" w:author="Kira Bernabe" w:date="2024-01-06T17:07:00Z">
        <w:r w:rsidDel="00951B7C">
          <w:delText>We will add 4 ul of Circularization Reaction Mix and 1 ul of Circ ligase to each sample and incubate at 60ºC for one hour, then incubate at 80ºC for ten minutes, then put the samples on ice.</w:delText>
        </w:r>
      </w:del>
    </w:p>
    <w:p w14:paraId="20EE23A7" w14:textId="356E291C" w:rsidR="00EF6056" w:rsidDel="00951B7C" w:rsidRDefault="00EF6056" w:rsidP="00982EBC">
      <w:pPr>
        <w:spacing w:line="480" w:lineRule="auto"/>
        <w:contextualSpacing/>
        <w:jc w:val="both"/>
        <w:rPr>
          <w:del w:id="595" w:author="Kira Bernabe" w:date="2024-01-06T17:07:00Z"/>
        </w:rPr>
      </w:pPr>
    </w:p>
    <w:p w14:paraId="6ADA8BAB" w14:textId="711F9B46" w:rsidR="00EF6056" w:rsidDel="00951B7C" w:rsidRDefault="00EF6056" w:rsidP="00982EBC">
      <w:pPr>
        <w:spacing w:line="480" w:lineRule="auto"/>
        <w:contextualSpacing/>
        <w:jc w:val="both"/>
        <w:rPr>
          <w:del w:id="596" w:author="Kira Bernabe" w:date="2024-01-06T17:07:00Z"/>
          <w:u w:val="single"/>
        </w:rPr>
      </w:pPr>
      <w:del w:id="597" w:author="Kira Bernabe" w:date="2024-01-06T17:07:00Z">
        <w:r w:rsidRPr="00D45BF0" w:rsidDel="00951B7C">
          <w:rPr>
            <w:u w:val="single"/>
          </w:rPr>
          <w:delText>Pilot PCR</w:delText>
        </w:r>
        <w:r w:rsidDel="00951B7C">
          <w:rPr>
            <w:u w:val="single"/>
          </w:rPr>
          <w:delText xml:space="preserve"> and Gel</w:delText>
        </w:r>
        <w:r w:rsidRPr="00D45BF0" w:rsidDel="00951B7C">
          <w:rPr>
            <w:u w:val="single"/>
          </w:rPr>
          <w:delText>:</w:delText>
        </w:r>
      </w:del>
    </w:p>
    <w:p w14:paraId="5D2CFC55" w14:textId="71285736" w:rsidR="00EF6056" w:rsidDel="00951B7C" w:rsidRDefault="00EF6056" w:rsidP="00982EBC">
      <w:pPr>
        <w:spacing w:line="480" w:lineRule="auto"/>
        <w:contextualSpacing/>
        <w:jc w:val="both"/>
        <w:rPr>
          <w:del w:id="598" w:author="Kira Bernabe" w:date="2024-01-06T17:07:00Z"/>
        </w:rPr>
      </w:pPr>
      <w:del w:id="599" w:author="Kira Bernabe" w:date="2024-01-06T17:07:00Z">
        <w:r w:rsidDel="00951B7C">
          <w:delText>We will perform a series of PCR amplifications to determine the number of PCR cycles that are necessary for proper amplification while minimizing bias/over-amplification. We will set up a reaction mix with the sample and divide the mix into 3 aliquots. We will run the PCR protocol for 9 cycles repeating Steps 2-5 eight times. Aliquots will he collected at Step 5 after 5, 7, and 9 cycles and be placed immediately on ice. We will add 2 ul of 6X DNA Loading Dye to 9 ul of PCR samples. We will prepare a 10% TBE Native 1.0 mm (12 + 2) 45 ul gel. We will run the gels for 40 minutes at 15 W until xylene cyanol runs off the gel. We will remove the gels from the plates and place in SYBR-gold stain for 5 minutes, then image the gel. The appropriate number of cycles for preparative PCR will be the one that has a good band at about 150-190 bp with no higher molecular weight products.</w:delText>
        </w:r>
      </w:del>
    </w:p>
    <w:p w14:paraId="21D92139" w14:textId="33A6B49E" w:rsidR="00EF6056" w:rsidDel="00951B7C" w:rsidRDefault="00EF6056" w:rsidP="00982EBC">
      <w:pPr>
        <w:spacing w:line="480" w:lineRule="auto"/>
        <w:contextualSpacing/>
        <w:jc w:val="both"/>
        <w:rPr>
          <w:del w:id="600" w:author="Kira Bernabe" w:date="2024-01-06T17:07:00Z"/>
        </w:rPr>
      </w:pPr>
    </w:p>
    <w:p w14:paraId="21DC411B" w14:textId="2BD00C75" w:rsidR="00EF6056" w:rsidRPr="00B427B9" w:rsidDel="00951B7C" w:rsidRDefault="00EF6056" w:rsidP="00982EBC">
      <w:pPr>
        <w:spacing w:line="480" w:lineRule="auto"/>
        <w:contextualSpacing/>
        <w:jc w:val="both"/>
        <w:rPr>
          <w:del w:id="601" w:author="Kira Bernabe" w:date="2024-01-06T17:07:00Z"/>
          <w:u w:val="single"/>
        </w:rPr>
      </w:pPr>
      <w:del w:id="602" w:author="Kira Bernabe" w:date="2024-01-06T17:07:00Z">
        <w:r w:rsidRPr="00B427B9" w:rsidDel="00951B7C">
          <w:rPr>
            <w:u w:val="single"/>
          </w:rPr>
          <w:delText>Preparative PCR</w:delText>
        </w:r>
        <w:r w:rsidDel="00951B7C">
          <w:rPr>
            <w:u w:val="single"/>
          </w:rPr>
          <w:delText>,</w:delText>
        </w:r>
        <w:r w:rsidRPr="00B427B9" w:rsidDel="00951B7C">
          <w:rPr>
            <w:u w:val="single"/>
          </w:rPr>
          <w:delText xml:space="preserve"> </w:delText>
        </w:r>
        <w:r w:rsidDel="00951B7C">
          <w:rPr>
            <w:u w:val="single"/>
          </w:rPr>
          <w:delText>G</w:delText>
        </w:r>
        <w:r w:rsidRPr="00B427B9" w:rsidDel="00951B7C">
          <w:rPr>
            <w:u w:val="single"/>
          </w:rPr>
          <w:delText>el</w:delText>
        </w:r>
        <w:r w:rsidDel="00951B7C">
          <w:rPr>
            <w:u w:val="single"/>
          </w:rPr>
          <w:delText>, and Extraction</w:delText>
        </w:r>
        <w:r w:rsidRPr="00B427B9" w:rsidDel="00951B7C">
          <w:rPr>
            <w:u w:val="single"/>
          </w:rPr>
          <w:delText>:</w:delText>
        </w:r>
      </w:del>
    </w:p>
    <w:p w14:paraId="19BA6188" w14:textId="6F1B6E6E" w:rsidR="00EF6056" w:rsidDel="00951B7C" w:rsidRDefault="00EF6056" w:rsidP="00982EBC">
      <w:pPr>
        <w:spacing w:line="480" w:lineRule="auto"/>
        <w:contextualSpacing/>
        <w:jc w:val="both"/>
        <w:rPr>
          <w:del w:id="603" w:author="Kira Bernabe" w:date="2024-01-06T17:07:00Z"/>
        </w:rPr>
      </w:pPr>
      <w:del w:id="604" w:author="Kira Bernabe" w:date="2024-01-06T17:07:00Z">
        <w:r w:rsidDel="00951B7C">
          <w:delText xml:space="preserve">We will prepare the reaction mix and run the PCR at the proper cycle (minus one from pilot PCR). We will prepare the PCR samples by adding 6 ul of 6X DNA Loading Dye to 30 ul of sample. We </w:delText>
        </w:r>
        <w:r w:rsidDel="00951B7C">
          <w:lastRenderedPageBreak/>
          <w:delText>will prepare a 10% TBE Native 1.0 mm (12 + 2) 45 ul gel. We will run the gels for 40 minutes at 15 W until xylene cyanol runs off the gel. We will remove the gels from the plates and place in SYBR-gold stain for 5 minutes, then image the gel. We will elute the gel by crushing it through the bottom of a PCR tube with holes poked through the bottom by an 18 G needle. We will place the PCR tubes in 1.5 ml micro centrifuge tubes to collect the eluate. We will spin the samples for 5 minutes. We will add 500 ul of DNA Elution Buffer to each sample and shake overnight in a thermomixer at 1050 rpm at 25ºC. After shaking, we will briefly spin the samples and transfer gel slurry to into Spin-X columns. We will spin the samples for 3 minutes at 20,000 x g at room temperature and put eluate in new microfuge tube. We will add 2 ul of GlycoBlue and 650 ul of isopropanol and precipitate the samples for about 40 minutes on dry ice, then spin the samples for 30 minutes at 10,000 x g at 4ºC. We will remove the supernatant and gently wash the pellets with 100 ul of cold 80% ethanol. We will dry the pellets in a speed vac for 10 minutes. We will resuspend the pellets in 10 ul of 10 mM Tris pH 8. We will check the size and concentration of the samples in a BioAnalyzer.</w:delText>
        </w:r>
      </w:del>
    </w:p>
    <w:p w14:paraId="1E3C6524" w14:textId="0A68758A" w:rsidR="00EF6056" w:rsidDel="00951B7C" w:rsidRDefault="00EF6056" w:rsidP="00982EBC">
      <w:pPr>
        <w:spacing w:line="480" w:lineRule="auto"/>
        <w:contextualSpacing/>
        <w:jc w:val="both"/>
        <w:rPr>
          <w:del w:id="605" w:author="Kira Bernabe" w:date="2024-01-06T17:07:00Z"/>
        </w:rPr>
      </w:pPr>
    </w:p>
    <w:p w14:paraId="0E00DB8A" w14:textId="48705F8B" w:rsidR="00EF6056" w:rsidDel="00951B7C" w:rsidRDefault="00EF6056" w:rsidP="00982EBC">
      <w:pPr>
        <w:spacing w:line="480" w:lineRule="auto"/>
        <w:contextualSpacing/>
        <w:jc w:val="both"/>
        <w:rPr>
          <w:del w:id="606" w:author="Kira Bernabe" w:date="2024-01-06T17:07:00Z"/>
          <w:u w:val="single"/>
        </w:rPr>
      </w:pPr>
      <w:del w:id="607" w:author="Kira Bernabe" w:date="2024-01-06T17:07:00Z">
        <w:r w:rsidRPr="000D1D03" w:rsidDel="00951B7C">
          <w:rPr>
            <w:u w:val="single"/>
          </w:rPr>
          <w:delText>Sequencing and Data analysis</w:delText>
        </w:r>
        <w:r w:rsidDel="00951B7C">
          <w:rPr>
            <w:u w:val="single"/>
          </w:rPr>
          <w:delText>:</w:delText>
        </w:r>
      </w:del>
    </w:p>
    <w:p w14:paraId="51F2FF38" w14:textId="7F291630" w:rsidR="00EF6056" w:rsidRPr="000D1D03" w:rsidDel="00951B7C" w:rsidRDefault="00EF6056" w:rsidP="00982EBC">
      <w:pPr>
        <w:spacing w:line="480" w:lineRule="auto"/>
        <w:contextualSpacing/>
        <w:jc w:val="both"/>
        <w:rPr>
          <w:del w:id="608" w:author="Kira Bernabe" w:date="2024-01-06T17:07:00Z"/>
        </w:rPr>
      </w:pPr>
      <w:del w:id="609" w:author="Kira Bernabe" w:date="2024-01-06T17:07:00Z">
        <w:r w:rsidDel="00951B7C">
          <w:delText xml:space="preserve">We will dilute each sample to 2 nM and submit 10 ul of 2 nM multiplexed samples for 50 cycle, single-end sequencing on Illumina HiSeq2500. We will analyze the sequencing data using tools from </w:delText>
        </w:r>
        <w:r w:rsidR="00000000" w:rsidDel="00951B7C">
          <w:fldChar w:fldCharType="begin"/>
        </w:r>
        <w:r w:rsidR="00000000" w:rsidDel="00951B7C">
          <w:delInstrText>HYPERLINK "https://github.com/greenlabjhmi/2018_Bacterial_Pipeline_riboseq"</w:delInstrText>
        </w:r>
        <w:r w:rsidR="00000000" w:rsidDel="00951B7C">
          <w:fldChar w:fldCharType="separate"/>
        </w:r>
        <w:r w:rsidRPr="00FF5588" w:rsidDel="00951B7C">
          <w:rPr>
            <w:rStyle w:val="Hyperlink"/>
          </w:rPr>
          <w:delText>https://github.com/greenlabjhmi/2018_Bacterial_Pipeline_riboseq</w:delText>
        </w:r>
        <w:r w:rsidR="00000000" w:rsidDel="00951B7C">
          <w:rPr>
            <w:rStyle w:val="Hyperlink"/>
          </w:rPr>
          <w:fldChar w:fldCharType="end"/>
        </w:r>
        <w:r w:rsidDel="00951B7C">
          <w:delText xml:space="preserve">. We will remove the linker sequences from the 3’ end of reads using Skewer version 0.2.2. We will use Bowtie version 0.12.7 for alignment, then map the reads to </w:delText>
        </w:r>
        <w:r w:rsidRPr="005D0A7B" w:rsidDel="00951B7C">
          <w:rPr>
            <w:i/>
            <w:iCs/>
          </w:rPr>
          <w:delText>Francisella tularensis</w:delText>
        </w:r>
        <w:r w:rsidDel="00951B7C">
          <w:delText xml:space="preserve"> susbsp </w:delText>
        </w:r>
        <w:r w:rsidRPr="005D0A7B" w:rsidDel="00951B7C">
          <w:rPr>
            <w:i/>
            <w:iCs/>
          </w:rPr>
          <w:delText xml:space="preserve">holarctica </w:delText>
        </w:r>
        <w:r w:rsidDel="00951B7C">
          <w:delText xml:space="preserve">genome (GCA_000009245). We will write out ribosome density as a WIG file, a binary file, and a size </w:delText>
        </w:r>
        <w:r w:rsidDel="00951B7C">
          <w:lastRenderedPageBreak/>
          <w:delText>separated dictionary using the 3’end of reads to assign ribosome position. We will draw plots of average ribosome density at start and stop codons, calculation of pause scores at specific codons, and asymmetry scores using scripts from the Jupyter notebook Github-Ribo-Analysis.ipynb.</w:delText>
        </w:r>
      </w:del>
    </w:p>
    <w:p w14:paraId="49708A4B" w14:textId="77777777" w:rsidR="00EF6056" w:rsidRDefault="00EF6056" w:rsidP="00982EBC">
      <w:pPr>
        <w:spacing w:line="480" w:lineRule="auto"/>
        <w:contextualSpacing/>
        <w:jc w:val="both"/>
        <w:rPr>
          <w:b/>
          <w:bCs/>
        </w:rPr>
      </w:pPr>
    </w:p>
    <w:p w14:paraId="78693687" w14:textId="6A77DADC" w:rsidR="00CE1A09" w:rsidRPr="007F50D6" w:rsidRDefault="00CE1A09" w:rsidP="00CE1A09">
      <w:pPr>
        <w:spacing w:line="480" w:lineRule="auto"/>
        <w:contextualSpacing/>
        <w:jc w:val="both"/>
        <w:rPr>
          <w:b/>
          <w:bCs/>
        </w:rPr>
      </w:pPr>
      <w:r w:rsidRPr="00CE1A09">
        <w:t>Specific Aim 2</w:t>
      </w:r>
      <w:r>
        <w:t xml:space="preserve">. Does the loss of bS21 in </w:t>
      </w:r>
      <w:r w:rsidRPr="007F50D6">
        <w:rPr>
          <w:i/>
          <w:iCs/>
        </w:rPr>
        <w:t>S. aureus</w:t>
      </w:r>
      <w:r>
        <w:t xml:space="preserve"> lead to changes in gene expression that allow for antibiotic resistance, possibly by resulting in an increase in cell wall thickness?</w:t>
      </w:r>
    </w:p>
    <w:p w14:paraId="1E02CF3D" w14:textId="77777777" w:rsidR="00821A64" w:rsidRDefault="009C120D" w:rsidP="009C120D">
      <w:pPr>
        <w:spacing w:line="480" w:lineRule="auto"/>
        <w:contextualSpacing/>
        <w:jc w:val="both"/>
        <w:rPr>
          <w:ins w:id="610" w:author="Kathryn Ramsey" w:date="2024-01-05T14:21:00Z"/>
        </w:rPr>
      </w:pPr>
      <w:r>
        <w:t>Overall strategy</w:t>
      </w:r>
    </w:p>
    <w:p w14:paraId="1B500A26" w14:textId="5BB3DBC4" w:rsidR="009C120D" w:rsidRDefault="009C120D">
      <w:pPr>
        <w:spacing w:line="480" w:lineRule="auto"/>
        <w:ind w:firstLine="720"/>
        <w:contextualSpacing/>
        <w:jc w:val="both"/>
        <w:pPrChange w:id="611" w:author="Kathryn Ramsey" w:date="2024-01-05T14:21:00Z">
          <w:pPr>
            <w:spacing w:line="480" w:lineRule="auto"/>
            <w:contextualSpacing/>
            <w:jc w:val="both"/>
          </w:pPr>
        </w:pPrChange>
      </w:pPr>
      <w:del w:id="612" w:author="Kathryn Ramsey" w:date="2024-01-05T14:21:00Z">
        <w:r w:rsidDel="00821A64">
          <w:delText xml:space="preserve">: </w:delText>
        </w:r>
      </w:del>
      <w:r>
        <w:t xml:space="preserve">We will begin this investigation by making a clean deletion of </w:t>
      </w:r>
      <w:r w:rsidRPr="00471AC8">
        <w:rPr>
          <w:i/>
          <w:iCs/>
        </w:rPr>
        <w:t>rpsU</w:t>
      </w:r>
      <w:r>
        <w:t xml:space="preserve"> from </w:t>
      </w:r>
      <w:r w:rsidRPr="00471AC8">
        <w:rPr>
          <w:i/>
          <w:iCs/>
        </w:rPr>
        <w:t>S. aureus</w:t>
      </w:r>
      <w:r>
        <w:t>. We will assess the antibiotic susceptibility profile of this mutant using disk diffusion assays against vancomycin and daptomycin. We will investigate whether a lack of bS21 results in a thicker cell envelope using transmission electron microscopy (TEM).</w:t>
      </w:r>
    </w:p>
    <w:p w14:paraId="68A21883" w14:textId="4D545909" w:rsidR="009C120D" w:rsidRPr="00715B1D" w:rsidDel="00BE6A1D" w:rsidRDefault="009C120D" w:rsidP="009C120D">
      <w:pPr>
        <w:spacing w:line="480" w:lineRule="auto"/>
        <w:contextualSpacing/>
        <w:jc w:val="both"/>
        <w:rPr>
          <w:moveFrom w:id="613" w:author="Kira Bernabe" w:date="2024-01-06T18:39:00Z"/>
        </w:rPr>
      </w:pPr>
      <w:moveFromRangeStart w:id="614" w:author="Kira Bernabe" w:date="2024-01-06T18:39:00Z" w:name="move155458783"/>
      <w:commentRangeStart w:id="615"/>
      <w:moveFrom w:id="616" w:author="Kira Bernabe" w:date="2024-01-06T18:39:00Z">
        <w:r w:rsidDel="00BE6A1D">
          <w:t xml:space="preserve">Rationale: Vancomycin and daptomycin are antibiotics that attack the bacterial cell envelope.  Strains of </w:t>
        </w:r>
        <w:r w:rsidRPr="00606F59" w:rsidDel="00BE6A1D">
          <w:rPr>
            <w:i/>
            <w:iCs/>
          </w:rPr>
          <w:t>S. aureus</w:t>
        </w:r>
        <w:r w:rsidDel="00BE6A1D">
          <w:t xml:space="preserve"> that show resistance to vancomycin and daptomycin have thicker cell walls. Mutations in </w:t>
        </w:r>
        <w:r w:rsidRPr="00606F59" w:rsidDel="00BE6A1D">
          <w:rPr>
            <w:i/>
            <w:iCs/>
          </w:rPr>
          <w:t>rpsU</w:t>
        </w:r>
        <w:r w:rsidDel="00BE6A1D">
          <w:t xml:space="preserve"> have been observed in these resistant strains </w:t>
        </w:r>
        <w:r w:rsidDel="00BE6A1D">
          <w:fldChar w:fldCharType="begin"/>
        </w:r>
        <w:r w:rsidDel="00BE6A1D">
          <w:instrText xml:space="preserve"> ADDIN ZOTERO_ITEM CSL_CITATION {"citationID":"4H3eaVlm","properties":{"unsorted":true,"formattedCitation":"(Howden et al., 2010)","plainCitation":"(Howden et al., 2010)","noteIndex":0},"citationItems":[{"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rsidDel="00BE6A1D">
          <w:fldChar w:fldCharType="separate"/>
        </w:r>
        <w:r w:rsidDel="00BE6A1D">
          <w:rPr>
            <w:noProof/>
          </w:rPr>
          <w:t>(Howden et al., 2010)</w:t>
        </w:r>
        <w:r w:rsidDel="00BE6A1D">
          <w:fldChar w:fldCharType="end"/>
        </w:r>
        <w:r w:rsidDel="00BE6A1D">
          <w:t>. We hypothesize that a loss of bS21 may result in a thicker cell envelope.</w:t>
        </w:r>
        <w:commentRangeEnd w:id="615"/>
        <w:r w:rsidR="003E34E4" w:rsidDel="00BE6A1D">
          <w:rPr>
            <w:rStyle w:val="CommentReference"/>
          </w:rPr>
          <w:commentReference w:id="615"/>
        </w:r>
      </w:moveFrom>
    </w:p>
    <w:moveFromRangeEnd w:id="614"/>
    <w:p w14:paraId="328EB952" w14:textId="77777777" w:rsidR="00A015A6" w:rsidRDefault="00A015A6" w:rsidP="00982EBC">
      <w:pPr>
        <w:spacing w:line="480" w:lineRule="auto"/>
        <w:jc w:val="both"/>
      </w:pPr>
    </w:p>
    <w:p w14:paraId="28684154" w14:textId="54544ACE" w:rsidR="00A015A6" w:rsidRDefault="00A015A6" w:rsidP="00982EBC">
      <w:pPr>
        <w:spacing w:line="480" w:lineRule="auto"/>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w:t>
      </w:r>
      <w:proofErr w:type="spellStart"/>
      <w:r>
        <w:t>Sugai</w:t>
      </w:r>
      <w:proofErr w:type="spellEnd"/>
      <w:ins w:id="617" w:author="Kira Bernabe" w:date="2024-01-06T17:09:00Z">
        <w:r w:rsidR="00951B7C">
          <w:t xml:space="preserve"> (2011)</w:t>
        </w:r>
      </w:ins>
      <w:r>
        <w:t>.</w:t>
      </w:r>
    </w:p>
    <w:p w14:paraId="429EF261" w14:textId="77777777" w:rsidR="00A015A6" w:rsidRDefault="00A015A6" w:rsidP="00982EBC">
      <w:pPr>
        <w:spacing w:line="480" w:lineRule="auto"/>
        <w:jc w:val="both"/>
      </w:pPr>
    </w:p>
    <w:p w14:paraId="66C55C49" w14:textId="5FE80F59" w:rsidR="00A015A6" w:rsidRDefault="00A015A6" w:rsidP="00951B7C">
      <w:pPr>
        <w:spacing w:line="480" w:lineRule="auto"/>
        <w:ind w:firstLine="720"/>
        <w:jc w:val="both"/>
        <w:pPrChange w:id="618" w:author="Kira Bernabe" w:date="2024-01-06T17:09:00Z">
          <w:pPr>
            <w:spacing w:line="480" w:lineRule="auto"/>
            <w:jc w:val="both"/>
          </w:pPr>
        </w:pPrChange>
      </w:pPr>
      <w:r>
        <w:t xml:space="preserve">We will construct a plasmid fusing about 600 bp upstream of </w:t>
      </w:r>
      <w:r w:rsidRPr="00F835EF">
        <w:rPr>
          <w:i/>
          <w:iCs/>
        </w:rPr>
        <w:t>rpsU</w:t>
      </w:r>
      <w:r>
        <w:t xml:space="preserve"> to 600 bp downstream </w:t>
      </w:r>
      <w:del w:id="619" w:author="Kira Bernabe" w:date="2024-01-06T17:09:00Z">
        <w:r w:rsidDel="00951B7C">
          <w:delText xml:space="preserve">(this is what Hannah did but I’ll probably redesign the plasmid). </w:delText>
        </w:r>
      </w:del>
      <w:r>
        <w:t xml:space="preserve">We will PCR amplify the DNA </w:t>
      </w:r>
      <w:r>
        <w:lastRenderedPageBreak/>
        <w:t xml:space="preserve">fragments and digest them with </w:t>
      </w:r>
      <w:proofErr w:type="spellStart"/>
      <w:r>
        <w:t>SalI</w:t>
      </w:r>
      <w:proofErr w:type="spellEnd"/>
      <w:r>
        <w:t xml:space="preserve"> and </w:t>
      </w:r>
      <w:proofErr w:type="spellStart"/>
      <w:r>
        <w:t>BamHI</w:t>
      </w:r>
      <w:proofErr w:type="spellEnd"/>
      <w:r>
        <w:t xml:space="preserve"> and ligate onto the backbone </w:t>
      </w:r>
      <w:proofErr w:type="spellStart"/>
      <w:r>
        <w:t>pKFT</w:t>
      </w:r>
      <w:proofErr w:type="spellEnd"/>
      <w:r>
        <w:t xml:space="preserve"> which has the same restriction sites. </w:t>
      </w:r>
      <w:proofErr w:type="spellStart"/>
      <w:r>
        <w:t>pKFT</w:t>
      </w:r>
      <w:proofErr w:type="spellEnd"/>
      <w:r>
        <w:t xml:space="preserve"> is a vector that has a multicloning site, </w:t>
      </w:r>
      <w:proofErr w:type="spellStart"/>
      <w:r>
        <w:t>ampR</w:t>
      </w:r>
      <w:proofErr w:type="spellEnd"/>
      <w:r>
        <w:t xml:space="preserve">, </w:t>
      </w:r>
      <w:proofErr w:type="spellStart"/>
      <w:r>
        <w:t>tetL</w:t>
      </w:r>
      <w:proofErr w:type="spellEnd"/>
      <w:r>
        <w:t xml:space="preserve">, an origin of replication for </w:t>
      </w:r>
      <w:r w:rsidRPr="00951B7C">
        <w:rPr>
          <w:i/>
          <w:iCs/>
          <w:rPrChange w:id="620" w:author="Kira Bernabe" w:date="2024-01-06T17:09:00Z">
            <w:rPr/>
          </w:rPrChange>
        </w:rPr>
        <w:t>E. coli</w:t>
      </w:r>
      <w:r>
        <w:t xml:space="preserve">, and a temperature-sensitive origin of replication for </w:t>
      </w:r>
      <w:r w:rsidRPr="00951B7C">
        <w:rPr>
          <w:i/>
          <w:iCs/>
          <w:rPrChange w:id="621" w:author="Kira Bernabe" w:date="2024-01-06T17:09:00Z">
            <w:rPr/>
          </w:rPrChange>
        </w:rPr>
        <w:t>S. aureus</w:t>
      </w:r>
      <w:r>
        <w:t xml:space="preserve">. </w:t>
      </w:r>
      <w:del w:id="622" w:author="Kira Bernabe" w:date="2024-01-06T17:11:00Z">
        <w:r w:rsidDel="00951B7C">
          <w:delText xml:space="preserve">We will transform the construct into </w:delText>
        </w:r>
        <w:r w:rsidRPr="00951B7C" w:rsidDel="00951B7C">
          <w:rPr>
            <w:i/>
            <w:iCs/>
            <w:rPrChange w:id="623" w:author="Kira Bernabe" w:date="2024-01-06T17:10:00Z">
              <w:rPr/>
            </w:rPrChange>
          </w:rPr>
          <w:delText>E coli</w:delText>
        </w:r>
        <w:r w:rsidDel="00951B7C">
          <w:delText xml:space="preserve"> XL1-Blu cells by heat shock at 42ºC and allow them to recover for an hour at 37ºC. We will plate the recovered cultures on LB agar with 100 ug/ml ampicillin and incubate overnight at 37ºC. We will use the Qiagen Miniprep kit to purify the plasmid and send them to sequencing at INBRE for verification. </w:delText>
        </w:r>
      </w:del>
      <w:del w:id="624" w:author="Kira Bernabe" w:date="2024-01-06T17:12:00Z">
        <w:r w:rsidDel="00951B7C">
          <w:delText xml:space="preserve">Confirmed </w:delText>
        </w:r>
      </w:del>
      <w:ins w:id="625" w:author="Kira Bernabe" w:date="2024-01-06T17:12:00Z">
        <w:r w:rsidR="00951B7C">
          <w:t>We will transform the p</w:t>
        </w:r>
      </w:ins>
      <w:del w:id="626" w:author="Kira Bernabe" w:date="2024-01-06T17:12:00Z">
        <w:r w:rsidDel="00951B7C">
          <w:delText>p</w:delText>
        </w:r>
      </w:del>
      <w:r>
        <w:t>lasmid</w:t>
      </w:r>
      <w:del w:id="627" w:author="Kira Bernabe" w:date="2024-01-06T17:14:00Z">
        <w:r w:rsidDel="00951B7C">
          <w:delText>s</w:delText>
        </w:r>
      </w:del>
      <w:ins w:id="628" w:author="Kira Bernabe" w:date="2024-01-06T17:12:00Z">
        <w:r w:rsidR="00951B7C">
          <w:t xml:space="preserve"> into </w:t>
        </w:r>
        <w:r w:rsidR="00951B7C" w:rsidRPr="00951B7C">
          <w:rPr>
            <w:i/>
            <w:iCs/>
            <w:rPrChange w:id="629" w:author="Kira Bernabe" w:date="2024-01-06T17:19:00Z">
              <w:rPr/>
            </w:rPrChange>
          </w:rPr>
          <w:t>E. coli</w:t>
        </w:r>
        <w:r w:rsidR="00951B7C">
          <w:t xml:space="preserve"> via heat </w:t>
        </w:r>
      </w:ins>
      <w:ins w:id="630" w:author="Kira Bernabe" w:date="2024-01-06T17:13:00Z">
        <w:r w:rsidR="00951B7C">
          <w:t xml:space="preserve">shock, then purify </w:t>
        </w:r>
      </w:ins>
      <w:ins w:id="631" w:author="Kira Bernabe" w:date="2024-01-06T17:14:00Z">
        <w:r w:rsidR="00951B7C">
          <w:t>it</w:t>
        </w:r>
      </w:ins>
      <w:ins w:id="632" w:author="Kira Bernabe" w:date="2024-01-06T17:13:00Z">
        <w:r w:rsidR="00951B7C">
          <w:t xml:space="preserve"> and confirm </w:t>
        </w:r>
      </w:ins>
      <w:ins w:id="633" w:author="Kira Bernabe" w:date="2024-01-06T17:14:00Z">
        <w:r w:rsidR="00951B7C">
          <w:t>it</w:t>
        </w:r>
      </w:ins>
      <w:ins w:id="634" w:author="Kira Bernabe" w:date="2024-01-06T17:13:00Z">
        <w:r w:rsidR="00951B7C">
          <w:t xml:space="preserve"> by </w:t>
        </w:r>
      </w:ins>
      <w:ins w:id="635" w:author="Kira Bernabe" w:date="2024-01-06T17:20:00Z">
        <w:r w:rsidR="00951B7C">
          <w:t xml:space="preserve">Sanger </w:t>
        </w:r>
      </w:ins>
      <w:ins w:id="636" w:author="Kira Bernabe" w:date="2024-01-06T17:13:00Z">
        <w:r w:rsidR="00951B7C">
          <w:t xml:space="preserve">sequencing. </w:t>
        </w:r>
      </w:ins>
      <w:del w:id="637" w:author="Kira Bernabe" w:date="2024-01-06T17:13:00Z">
        <w:r w:rsidDel="00951B7C">
          <w:delText xml:space="preserve"> </w:delText>
        </w:r>
      </w:del>
      <w:proofErr w:type="spellStart"/>
      <w:ins w:id="638" w:author="Kira Bernabe" w:date="2024-01-06T17:11:00Z">
        <w:r w:rsidR="00951B7C" w:rsidRPr="00951B7C">
          <w:rPr>
            <w:i/>
            <w:iCs/>
            <w:rPrChange w:id="639" w:author="Kira Bernabe" w:date="2024-01-06T17:11:00Z">
              <w:rPr/>
            </w:rPrChange>
          </w:rPr>
          <w:t>i</w:t>
        </w:r>
      </w:ins>
      <w:ins w:id="640" w:author="Kira Bernabe" w:date="2024-01-06T17:13:00Z">
        <w:r w:rsidR="00951B7C">
          <w:t>The</w:t>
        </w:r>
        <w:proofErr w:type="spellEnd"/>
        <w:r w:rsidR="00951B7C">
          <w:t xml:space="preserve"> plasmid</w:t>
        </w:r>
      </w:ins>
      <w:ins w:id="641" w:author="Kira Bernabe" w:date="2024-01-06T17:11:00Z">
        <w:r w:rsidR="00951B7C">
          <w:t xml:space="preserve"> </w:t>
        </w:r>
      </w:ins>
      <w:r>
        <w:t xml:space="preserve">will first be transformed into RN4220, </w:t>
      </w:r>
      <w:ins w:id="642" w:author="Kira Bernabe" w:date="2024-01-06T17:14:00Z">
        <w:r w:rsidR="00951B7C">
          <w:t xml:space="preserve">a </w:t>
        </w:r>
      </w:ins>
      <w:r>
        <w:t xml:space="preserve">strain of </w:t>
      </w:r>
      <w:r w:rsidRPr="00951B7C">
        <w:rPr>
          <w:i/>
          <w:iCs/>
          <w:rPrChange w:id="643" w:author="Kira Bernabe" w:date="2024-01-06T17:10:00Z">
            <w:rPr/>
          </w:rPrChange>
        </w:rPr>
        <w:t>S</w:t>
      </w:r>
      <w:ins w:id="644" w:author="Kira Bernabe" w:date="2024-01-06T17:10:00Z">
        <w:r w:rsidR="00951B7C" w:rsidRPr="00951B7C">
          <w:rPr>
            <w:i/>
            <w:iCs/>
            <w:rPrChange w:id="645" w:author="Kira Bernabe" w:date="2024-01-06T17:10:00Z">
              <w:rPr/>
            </w:rPrChange>
          </w:rPr>
          <w:t>.</w:t>
        </w:r>
      </w:ins>
      <w:r w:rsidRPr="00951B7C">
        <w:rPr>
          <w:i/>
          <w:iCs/>
          <w:rPrChange w:id="646" w:author="Kira Bernabe" w:date="2024-01-06T17:10:00Z">
            <w:rPr/>
          </w:rPrChange>
        </w:rPr>
        <w:t xml:space="preserve"> aureus</w:t>
      </w:r>
      <w:r>
        <w:t xml:space="preserve"> that has been engineered to readily accept foreign DNA, before being transformed into HG003, the terminal strain of </w:t>
      </w:r>
      <w:r w:rsidRPr="00951B7C">
        <w:rPr>
          <w:i/>
          <w:iCs/>
          <w:rPrChange w:id="647" w:author="Kira Bernabe" w:date="2024-01-06T17:10:00Z">
            <w:rPr/>
          </w:rPrChange>
        </w:rPr>
        <w:t>S</w:t>
      </w:r>
      <w:ins w:id="648" w:author="Kira Bernabe" w:date="2024-01-06T17:10:00Z">
        <w:r w:rsidR="00951B7C" w:rsidRPr="00951B7C">
          <w:rPr>
            <w:i/>
            <w:iCs/>
            <w:rPrChange w:id="649" w:author="Kira Bernabe" w:date="2024-01-06T17:10:00Z">
              <w:rPr/>
            </w:rPrChange>
          </w:rPr>
          <w:t>.</w:t>
        </w:r>
      </w:ins>
      <w:r w:rsidRPr="00951B7C">
        <w:rPr>
          <w:i/>
          <w:iCs/>
          <w:rPrChange w:id="650" w:author="Kira Bernabe" w:date="2024-01-06T17:10:00Z">
            <w:rPr/>
          </w:rPrChange>
        </w:rPr>
        <w:t xml:space="preserve"> aureus</w:t>
      </w:r>
      <w:r>
        <w:t xml:space="preserve">. </w:t>
      </w:r>
      <w:del w:id="651" w:author="Kira Bernabe" w:date="2024-01-06T17:11:00Z">
        <w:r w:rsidDel="00951B7C">
          <w:delText xml:space="preserve">We will transform the plasmids into RN4220 by electroporation and allow it to recover in LB or TSB for about one and a half hours at 30ºC, then the cultures will be plated on TSA with 3 ug/ml tetracycline. We will pick colonies and inoculate cultures in 5 ml of TSB with 1.5 ul of tetracycline, then we will use the Qiagen Miniprep kit to purify the plasmids after treating them with lysostaphin to ease lysis. </w:delText>
        </w:r>
      </w:del>
      <w:r>
        <w:t>We will transform the plasmid into HG003 via electroporation and incubate at 30ºC, the temperature that allows for plasmid replication</w:t>
      </w:r>
      <w:ins w:id="652" w:author="Kira Bernabe" w:date="2024-01-06T17:15:00Z">
        <w:r w:rsidR="00951B7C">
          <w:t>, before growing colonies at 42ºC to allow for integration onto the chromosome</w:t>
        </w:r>
      </w:ins>
      <w:del w:id="653" w:author="Kira Bernabe" w:date="2024-01-06T17:15:00Z">
        <w:r w:rsidDel="00951B7C">
          <w:delText>.</w:delText>
        </w:r>
      </w:del>
      <w:r>
        <w:t xml:space="preserve"> </w:t>
      </w:r>
      <w:del w:id="654" w:author="Kira Bernabe" w:date="2024-01-06T17:15:00Z">
        <w:r w:rsidDel="00951B7C">
          <w:delText xml:space="preserve">We will pick colonies and grow them in LB or TSB at 30ºC, then plate them on TSB with and without tetracycline and grow them at 42ºC, the temperature that encourages integration of the plasmid into genomic DNA. </w:delText>
        </w:r>
      </w:del>
      <w:r>
        <w:t xml:space="preserve">We will </w:t>
      </w:r>
      <w:del w:id="655" w:author="Kira Bernabe" w:date="2024-01-06T17:16:00Z">
        <w:r w:rsidDel="00951B7C">
          <w:delText xml:space="preserve">pick colonies from the plates with antibiotic and </w:delText>
        </w:r>
      </w:del>
      <w:r>
        <w:t>run colony PCR</w:t>
      </w:r>
      <w:ins w:id="656" w:author="Kira Bernabe" w:date="2024-01-06T17:16:00Z">
        <w:r w:rsidR="00951B7C">
          <w:t xml:space="preserve"> on colonies that only grow </w:t>
        </w:r>
      </w:ins>
      <w:ins w:id="657" w:author="Kira Bernabe" w:date="2024-01-06T17:17:00Z">
        <w:r w:rsidR="00951B7C">
          <w:t>in</w:t>
        </w:r>
      </w:ins>
      <w:ins w:id="658" w:author="Kira Bernabe" w:date="2024-01-06T17:16:00Z">
        <w:r w:rsidR="00951B7C">
          <w:t xml:space="preserve"> the presence of tetracycline,</w:t>
        </w:r>
      </w:ins>
      <w:r>
        <w:t xml:space="preserve"> using primers that are located outside </w:t>
      </w:r>
      <w:r w:rsidRPr="00A34484">
        <w:rPr>
          <w:i/>
          <w:iCs/>
        </w:rPr>
        <w:t>rpsU</w:t>
      </w:r>
      <w:r>
        <w:t xml:space="preserve">. </w:t>
      </w:r>
      <w:ins w:id="659" w:author="Kira Bernabe" w:date="2024-01-06T17:17:00Z">
        <w:r w:rsidR="00951B7C">
          <w:t xml:space="preserve">To encourage allelic replacement, </w:t>
        </w:r>
      </w:ins>
      <w:del w:id="660" w:author="Kira Bernabe" w:date="2024-01-06T17:17:00Z">
        <w:r w:rsidDel="00951B7C">
          <w:delText>Once confirmed that the plasmid has integrated in the correct location</w:delText>
        </w:r>
      </w:del>
      <w:r>
        <w:t xml:space="preserve">, we will grow the primary </w:t>
      </w:r>
      <w:proofErr w:type="spellStart"/>
      <w:r>
        <w:lastRenderedPageBreak/>
        <w:t>integrants</w:t>
      </w:r>
      <w:proofErr w:type="spellEnd"/>
      <w:r>
        <w:t xml:space="preserve"> in TSB without antibiotics overnight at 25ºC, then subculture into fresh TSB without antibiotics and grow at 25ºC again. Passaging of the culture at this temperature eradicates any residual replicating plasmid.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3C724FAF" w14:textId="77777777" w:rsidR="00A015A6" w:rsidRDefault="00A015A6" w:rsidP="00982EBC">
      <w:pPr>
        <w:spacing w:line="480" w:lineRule="auto"/>
        <w:jc w:val="both"/>
      </w:pPr>
    </w:p>
    <w:p w14:paraId="0867CD63" w14:textId="77777777" w:rsidR="00A015A6" w:rsidRDefault="00A015A6" w:rsidP="00982EBC">
      <w:pPr>
        <w:spacing w:line="480" w:lineRule="auto"/>
        <w:jc w:val="both"/>
        <w:rPr>
          <w:u w:val="single"/>
        </w:rPr>
      </w:pPr>
      <w:r w:rsidRPr="00B6488B">
        <w:rPr>
          <w:u w:val="single"/>
        </w:rPr>
        <w:t>Determining MIC of vancomycin and daptomycin against S. aureus:</w:t>
      </w:r>
    </w:p>
    <w:p w14:paraId="113EF628" w14:textId="564E8C0E" w:rsidR="00A015A6" w:rsidRDefault="00A015A6" w:rsidP="00982EBC">
      <w:pPr>
        <w:spacing w:line="480" w:lineRule="auto"/>
        <w:jc w:val="both"/>
      </w:pPr>
      <w:r>
        <w:t>We will grow the wild</w:t>
      </w:r>
      <w:ins w:id="661" w:author="Kira Bernabe" w:date="2024-01-06T17:18:00Z">
        <w:r w:rsidR="00951B7C">
          <w:t>-</w:t>
        </w:r>
      </w:ins>
      <w:del w:id="662" w:author="Kira Bernabe" w:date="2024-01-06T17:18:00Z">
        <w:r w:rsidDel="00951B7C">
          <w:delText xml:space="preserve"> </w:delText>
        </w:r>
      </w:del>
      <w:r>
        <w:t xml:space="preserve">type strain and the </w:t>
      </w:r>
      <w:r w:rsidRPr="00B6488B">
        <w:rPr>
          <w:i/>
          <w:iCs/>
        </w:rPr>
        <w:t>∆rpsU</w:t>
      </w:r>
      <w:r>
        <w:t xml:space="preserve"> strain shaking overnight in TSB at 37º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t>
      </w:r>
      <w:del w:id="663" w:author="Kira Bernabe" w:date="2024-01-06T17:18:00Z">
        <w:r w:rsidDel="00951B7C">
          <w:delText xml:space="preserve">For vancomycin, we will begin with 10 ug/ml down to 0.078 ug/ml, and for daptomycin, we will begin with 5 ug/ml to 0.029 ug/ml. These concentrations are based on published MICs (minimum inhibitory concentration) of these antibiotics against clinical isolates of MRSA. </w:delText>
        </w:r>
      </w:del>
      <w:r>
        <w:t xml:space="preserve">We will spread each dilution of bacterial cells onto plates of each antibiotic concentration in triplicate, allow them to dry, and incubate them at 37ºC for 48 hours. We will determine the MIC to be the lowest concentration of antibiotic that produces no colonies. We expect that the </w:t>
      </w:r>
      <w:r w:rsidRPr="000E2341">
        <w:rPr>
          <w:i/>
          <w:iCs/>
        </w:rPr>
        <w:t>∆rpsU</w:t>
      </w:r>
      <w:r>
        <w:t xml:space="preserve"> strain will have higher MICs compared to </w:t>
      </w:r>
      <w:proofErr w:type="gramStart"/>
      <w:r>
        <w:t>wild-type</w:t>
      </w:r>
      <w:proofErr w:type="gramEnd"/>
      <w:r>
        <w:t>.</w:t>
      </w:r>
    </w:p>
    <w:p w14:paraId="37760FEF" w14:textId="77777777" w:rsidR="00A015A6" w:rsidRDefault="00A015A6" w:rsidP="00982EBC">
      <w:pPr>
        <w:spacing w:line="480" w:lineRule="auto"/>
        <w:jc w:val="both"/>
      </w:pPr>
    </w:p>
    <w:p w14:paraId="474E0E87" w14:textId="77777777" w:rsidR="00A015A6" w:rsidRPr="000E2341" w:rsidRDefault="00A015A6" w:rsidP="00982EBC">
      <w:pPr>
        <w:spacing w:line="480" w:lineRule="auto"/>
        <w:jc w:val="both"/>
        <w:rPr>
          <w:u w:val="single"/>
        </w:rPr>
      </w:pPr>
      <w:r w:rsidRPr="000E2341">
        <w:rPr>
          <w:u w:val="single"/>
        </w:rPr>
        <w:lastRenderedPageBreak/>
        <w:t>TEM preparation</w:t>
      </w:r>
      <w:r>
        <w:rPr>
          <w:u w:val="single"/>
        </w:rPr>
        <w:t xml:space="preserve"> to measure cell wall thickness</w:t>
      </w:r>
      <w:r w:rsidRPr="000E2341">
        <w:rPr>
          <w:u w:val="single"/>
        </w:rPr>
        <w:t>:</w:t>
      </w:r>
    </w:p>
    <w:p w14:paraId="18902E8E" w14:textId="77777777" w:rsidR="00A015A6" w:rsidRPr="000E2341" w:rsidRDefault="00A015A6" w:rsidP="00982EBC">
      <w:pPr>
        <w:spacing w:line="480" w:lineRule="auto"/>
        <w:jc w:val="both"/>
      </w:pPr>
      <w:r>
        <w:t xml:space="preserve">We will grow wild-type </w:t>
      </w:r>
      <w:r w:rsidRPr="000E2341">
        <w:t>and</w:t>
      </w:r>
      <w:r w:rsidRPr="000E2341">
        <w:rPr>
          <w:i/>
          <w:iCs/>
        </w:rPr>
        <w:t xml:space="preserve"> ∆rpsU</w:t>
      </w:r>
      <w:r>
        <w:t xml:space="preserve"> strains to logarithmic phase in BHI broth shaking at 37ºC. We will fix the cells in 2% glutaraldehyde in 0.1 M sodium phosphate buffer pH 7.4, incubating for 2 hours. We will stain the cells with 1% osmium tetroxide for 2 hours at 4ºC, then dehydrate in ethanol and embed in resin, preparing thin sections. We will stain the sections with uranyl acetate and lead citrate before analyzing under a transmission electron microscope. We will set the magnification to X30,000.</w:t>
      </w:r>
    </w:p>
    <w:p w14:paraId="6E56CB6F" w14:textId="77777777" w:rsidR="00A015A6" w:rsidRDefault="00A015A6" w:rsidP="00982EBC">
      <w:pPr>
        <w:spacing w:line="480" w:lineRule="auto"/>
        <w:jc w:val="both"/>
        <w:rPr>
          <w:ins w:id="664" w:author="Kathryn Ramsey" w:date="2024-01-05T07:54:00Z"/>
        </w:rPr>
      </w:pPr>
      <w:del w:id="665" w:author="Kathryn Ramsey" w:date="2024-01-05T07:54:00Z">
        <w:r w:rsidRPr="00B6488B" w:rsidDel="00982EBC">
          <w:delText xml:space="preserve"> </w:delText>
        </w:r>
      </w:del>
    </w:p>
    <w:p w14:paraId="3D5AE6B7" w14:textId="380EA612" w:rsidR="00982EBC" w:rsidRPr="00982EBC" w:rsidRDefault="00982EBC" w:rsidP="00982EBC">
      <w:pPr>
        <w:spacing w:line="480" w:lineRule="auto"/>
        <w:jc w:val="both"/>
        <w:rPr>
          <w:b/>
          <w:bCs/>
          <w:rPrChange w:id="666" w:author="Kathryn Ramsey" w:date="2024-01-05T07:54:00Z">
            <w:rPr/>
          </w:rPrChange>
        </w:rPr>
      </w:pPr>
      <w:ins w:id="667" w:author="Kathryn Ramsey" w:date="2024-01-05T07:54:00Z">
        <w:r w:rsidRPr="00982EBC">
          <w:rPr>
            <w:b/>
            <w:bCs/>
            <w:rPrChange w:id="668" w:author="Kathryn Ramsey" w:date="2024-01-05T07:54:00Z">
              <w:rPr/>
            </w:rPrChange>
          </w:rPr>
          <w:t>E. Resources Required</w:t>
        </w:r>
      </w:ins>
    </w:p>
    <w:p w14:paraId="05D52DC1" w14:textId="0D612AA5" w:rsidR="00EF6056" w:rsidRPr="00951B7C" w:rsidRDefault="00951B7C" w:rsidP="00982EBC">
      <w:pPr>
        <w:spacing w:line="480" w:lineRule="auto"/>
        <w:contextualSpacing/>
        <w:jc w:val="both"/>
        <w:rPr>
          <w:rPrChange w:id="669" w:author="Kira Bernabe" w:date="2024-01-06T17:24:00Z">
            <w:rPr>
              <w:b/>
              <w:bCs/>
            </w:rPr>
          </w:rPrChange>
        </w:rPr>
      </w:pPr>
      <w:commentRangeStart w:id="670"/>
      <w:proofErr w:type="gramStart"/>
      <w:ins w:id="671" w:author="Kira Bernabe" w:date="2024-01-06T17:20:00Z">
        <w:r w:rsidRPr="00951B7C">
          <w:rPr>
            <w:rPrChange w:id="672" w:author="Kira Bernabe" w:date="2024-01-06T17:24:00Z">
              <w:rPr>
                <w:b/>
                <w:bCs/>
              </w:rPr>
            </w:rPrChange>
          </w:rPr>
          <w:t>The majority of</w:t>
        </w:r>
        <w:proofErr w:type="gramEnd"/>
        <w:r w:rsidRPr="00951B7C">
          <w:rPr>
            <w:rPrChange w:id="673" w:author="Kira Bernabe" w:date="2024-01-06T17:24:00Z">
              <w:rPr>
                <w:b/>
                <w:bCs/>
              </w:rPr>
            </w:rPrChange>
          </w:rPr>
          <w:t xml:space="preserve"> the resources required for</w:t>
        </w:r>
      </w:ins>
      <w:ins w:id="674" w:author="Kira Bernabe" w:date="2024-01-06T17:21:00Z">
        <w:r w:rsidRPr="00951B7C">
          <w:rPr>
            <w:rPrChange w:id="675" w:author="Kira Bernabe" w:date="2024-01-06T17:24:00Z">
              <w:rPr>
                <w:b/>
                <w:bCs/>
              </w:rPr>
            </w:rPrChange>
          </w:rPr>
          <w:t xml:space="preserve"> these experiments will come from Dr. Kathryn Ramsey’s laboratory. Additionally, Sanger sequencing and</w:t>
        </w:r>
      </w:ins>
      <w:ins w:id="676" w:author="Kira Bernabe" w:date="2024-01-06T17:22:00Z">
        <w:r w:rsidRPr="00951B7C">
          <w:rPr>
            <w:rPrChange w:id="677" w:author="Kira Bernabe" w:date="2024-01-06T17:24:00Z">
              <w:rPr>
                <w:b/>
                <w:bCs/>
              </w:rPr>
            </w:rPrChange>
          </w:rPr>
          <w:t xml:space="preserve"> the use of other equipment will </w:t>
        </w:r>
      </w:ins>
      <w:ins w:id="678" w:author="Kira Bernabe" w:date="2024-01-06T17:23:00Z">
        <w:r w:rsidRPr="00951B7C">
          <w:rPr>
            <w:rPrChange w:id="679" w:author="Kira Bernabe" w:date="2024-01-06T17:24:00Z">
              <w:rPr>
                <w:b/>
                <w:bCs/>
              </w:rPr>
            </w:rPrChange>
          </w:rPr>
          <w:t>occur</w:t>
        </w:r>
      </w:ins>
      <w:ins w:id="680" w:author="Kira Bernabe" w:date="2024-01-06T17:22:00Z">
        <w:r w:rsidRPr="00951B7C">
          <w:rPr>
            <w:rPrChange w:id="681" w:author="Kira Bernabe" w:date="2024-01-06T17:24:00Z">
              <w:rPr>
                <w:b/>
                <w:bCs/>
              </w:rPr>
            </w:rPrChange>
          </w:rPr>
          <w:t xml:space="preserve"> at the Rhode Island INBRE Core </w:t>
        </w:r>
      </w:ins>
      <w:ins w:id="682" w:author="Kira Bernabe" w:date="2024-01-06T17:23:00Z">
        <w:r w:rsidRPr="00951B7C">
          <w:rPr>
            <w:rPrChange w:id="683" w:author="Kira Bernabe" w:date="2024-01-06T17:24:00Z">
              <w:rPr>
                <w:b/>
                <w:bCs/>
              </w:rPr>
            </w:rPrChange>
          </w:rPr>
          <w:t>facility</w:t>
        </w:r>
      </w:ins>
      <w:ins w:id="684" w:author="Kira Bernabe" w:date="2024-01-06T17:22:00Z">
        <w:r w:rsidRPr="00951B7C">
          <w:rPr>
            <w:rPrChange w:id="685" w:author="Kira Bernabe" w:date="2024-01-06T17:24:00Z">
              <w:rPr>
                <w:b/>
                <w:bCs/>
              </w:rPr>
            </w:rPrChange>
          </w:rPr>
          <w:t xml:space="preserve">. </w:t>
        </w:r>
      </w:ins>
      <w:ins w:id="686" w:author="Kira Bernabe" w:date="2024-01-06T17:23:00Z">
        <w:r w:rsidRPr="00951B7C">
          <w:rPr>
            <w:rPrChange w:id="687" w:author="Kira Bernabe" w:date="2024-01-06T17:24:00Z">
              <w:rPr>
                <w:b/>
                <w:bCs/>
              </w:rPr>
            </w:rPrChange>
          </w:rPr>
          <w:t>Microscopy will be carried out with resources from the Rhode Island Consortium fo</w:t>
        </w:r>
      </w:ins>
      <w:ins w:id="688" w:author="Kira Bernabe" w:date="2024-01-06T17:24:00Z">
        <w:r w:rsidRPr="00951B7C">
          <w:rPr>
            <w:rPrChange w:id="689" w:author="Kira Bernabe" w:date="2024-01-06T17:24:00Z">
              <w:rPr>
                <w:b/>
                <w:bCs/>
              </w:rPr>
            </w:rPrChange>
          </w:rPr>
          <w:t>r Nanoscience and Nanotechnology.</w:t>
        </w:r>
      </w:ins>
      <w:commentRangeEnd w:id="670"/>
      <w:ins w:id="690" w:author="Kira Bernabe" w:date="2024-01-06T17:37:00Z">
        <w:r w:rsidR="00A70F86">
          <w:rPr>
            <w:rStyle w:val="CommentReference"/>
          </w:rPr>
          <w:commentReference w:id="670"/>
        </w:r>
      </w:ins>
    </w:p>
    <w:p w14:paraId="6F9A0E11" w14:textId="77777777" w:rsidR="00951B7C" w:rsidRDefault="00951B7C" w:rsidP="00982EBC">
      <w:pPr>
        <w:spacing w:line="480" w:lineRule="auto"/>
        <w:contextualSpacing/>
        <w:jc w:val="both"/>
        <w:rPr>
          <w:ins w:id="691" w:author="Kira Bernabe" w:date="2024-01-06T17:24:00Z"/>
          <w:b/>
          <w:bCs/>
        </w:rPr>
      </w:pPr>
    </w:p>
    <w:p w14:paraId="696F2859" w14:textId="77D2DDF6" w:rsidR="0045354E" w:rsidRDefault="005953BC" w:rsidP="00982EBC">
      <w:pPr>
        <w:spacing w:line="480" w:lineRule="auto"/>
        <w:contextualSpacing/>
        <w:jc w:val="both"/>
        <w:rPr>
          <w:b/>
          <w:bCs/>
        </w:rPr>
      </w:pPr>
      <w:r w:rsidRPr="005953BC">
        <w:rPr>
          <w:b/>
          <w:bCs/>
        </w:rPr>
        <w:t>References</w:t>
      </w:r>
    </w:p>
    <w:p w14:paraId="62E25D53" w14:textId="77777777" w:rsidR="002E69E3" w:rsidRPr="002E69E3" w:rsidRDefault="005E743B" w:rsidP="002E69E3">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002E69E3" w:rsidRPr="002E69E3">
        <w:rPr>
          <w:rFonts w:ascii="Calibri" w:cs="Calibri"/>
        </w:rPr>
        <w:t>Basco</w:t>
      </w:r>
      <w:proofErr w:type="spellEnd"/>
      <w:r w:rsidR="002E69E3" w:rsidRPr="002E69E3">
        <w:rPr>
          <w:rFonts w:ascii="Calibri" w:cs="Calibri"/>
        </w:rPr>
        <w:t xml:space="preserve">, M. D. S., Kothari, A., McKinzie, P. B., </w:t>
      </w:r>
      <w:proofErr w:type="spellStart"/>
      <w:r w:rsidR="002E69E3" w:rsidRPr="002E69E3">
        <w:rPr>
          <w:rFonts w:ascii="Calibri" w:cs="Calibri"/>
        </w:rPr>
        <w:t>Revollo</w:t>
      </w:r>
      <w:proofErr w:type="spellEnd"/>
      <w:r w:rsidR="002E69E3" w:rsidRPr="002E69E3">
        <w:rPr>
          <w:rFonts w:ascii="Calibri" w:cs="Calibri"/>
        </w:rPr>
        <w:t xml:space="preserve">, J. R., </w:t>
      </w:r>
      <w:proofErr w:type="spellStart"/>
      <w:r w:rsidR="002E69E3" w:rsidRPr="002E69E3">
        <w:rPr>
          <w:rFonts w:ascii="Calibri" w:cs="Calibri"/>
        </w:rPr>
        <w:t>Agnihothram</w:t>
      </w:r>
      <w:proofErr w:type="spellEnd"/>
      <w:r w:rsidR="002E69E3" w:rsidRPr="002E69E3">
        <w:rPr>
          <w:rFonts w:ascii="Calibri" w:cs="Calibri"/>
        </w:rPr>
        <w:t xml:space="preserve">, S., Azevedo, M. P., </w:t>
      </w:r>
      <w:proofErr w:type="spellStart"/>
      <w:r w:rsidR="002E69E3" w:rsidRPr="002E69E3">
        <w:rPr>
          <w:rFonts w:ascii="Calibri" w:cs="Calibri"/>
        </w:rPr>
        <w:t>Saccente</w:t>
      </w:r>
      <w:proofErr w:type="spellEnd"/>
      <w:r w:rsidR="002E69E3" w:rsidRPr="002E69E3">
        <w:rPr>
          <w:rFonts w:ascii="Calibri" w:cs="Calibri"/>
        </w:rPr>
        <w:t xml:space="preserve">, M., &amp; Hart, M. E. (2019). Reduced vancomycin susceptibility and increased macrophage survival in Staphylococcus aureus strains sequentially isolated from a </w:t>
      </w:r>
      <w:proofErr w:type="spellStart"/>
      <w:r w:rsidR="002E69E3" w:rsidRPr="002E69E3">
        <w:rPr>
          <w:rFonts w:ascii="Calibri" w:cs="Calibri"/>
        </w:rPr>
        <w:t>bacteraemic</w:t>
      </w:r>
      <w:proofErr w:type="spellEnd"/>
      <w:r w:rsidR="002E69E3" w:rsidRPr="002E69E3">
        <w:rPr>
          <w:rFonts w:ascii="Calibri" w:cs="Calibri"/>
        </w:rPr>
        <w:t xml:space="preserve"> patient during a short course of antibiotic therapy. </w:t>
      </w:r>
      <w:r w:rsidR="002E69E3" w:rsidRPr="002E69E3">
        <w:rPr>
          <w:rFonts w:ascii="Calibri" w:cs="Calibri"/>
          <w:i/>
          <w:iCs/>
        </w:rPr>
        <w:t>Journal of Medical Microbiology</w:t>
      </w:r>
      <w:r w:rsidR="002E69E3" w:rsidRPr="002E69E3">
        <w:rPr>
          <w:rFonts w:ascii="Calibri" w:cs="Calibri"/>
        </w:rPr>
        <w:t xml:space="preserve">, </w:t>
      </w:r>
      <w:r w:rsidR="002E69E3" w:rsidRPr="002E69E3">
        <w:rPr>
          <w:rFonts w:ascii="Calibri" w:cs="Calibri"/>
          <w:i/>
          <w:iCs/>
        </w:rPr>
        <w:t>68</w:t>
      </w:r>
      <w:r w:rsidR="002E69E3" w:rsidRPr="002E69E3">
        <w:rPr>
          <w:rFonts w:ascii="Calibri" w:cs="Calibri"/>
        </w:rPr>
        <w:t>(6), 848–859. https://doi.org/10.1099/jmm.0.000988</w:t>
      </w:r>
    </w:p>
    <w:p w14:paraId="212334C9" w14:textId="77777777" w:rsidR="002E69E3" w:rsidRPr="002E69E3" w:rsidRDefault="002E69E3" w:rsidP="002E69E3">
      <w:pPr>
        <w:pStyle w:val="Bibliography"/>
        <w:rPr>
          <w:rFonts w:ascii="Calibri" w:cs="Calibri"/>
        </w:rPr>
      </w:pPr>
      <w:r w:rsidRPr="002E69E3">
        <w:rPr>
          <w:rFonts w:ascii="Calibri" w:cs="Calibri"/>
        </w:rPr>
        <w:lastRenderedPageBreak/>
        <w:t xml:space="preserve">Berk, V., Zhang, W., Pai, R. D., &amp; Cate, J. H. D. (2006). Structural basis for mRNA and tRNA positioning on the ribosome. </w:t>
      </w:r>
      <w:r w:rsidRPr="002E69E3">
        <w:rPr>
          <w:rFonts w:ascii="Calibri" w:cs="Calibri"/>
          <w:i/>
          <w:iCs/>
        </w:rPr>
        <w:t>Proceedings of the National Academy of Sciences of the United States of America</w:t>
      </w:r>
      <w:r w:rsidRPr="002E69E3">
        <w:rPr>
          <w:rFonts w:ascii="Calibri" w:cs="Calibri"/>
        </w:rPr>
        <w:t xml:space="preserve">, </w:t>
      </w:r>
      <w:r w:rsidRPr="002E69E3">
        <w:rPr>
          <w:rFonts w:ascii="Calibri" w:cs="Calibri"/>
          <w:i/>
          <w:iCs/>
        </w:rPr>
        <w:t>103</w:t>
      </w:r>
      <w:r w:rsidRPr="002E69E3">
        <w:rPr>
          <w:rFonts w:ascii="Calibri" w:cs="Calibri"/>
        </w:rPr>
        <w:t>(43), 15830–15834. https://doi.org/10.1073/pnas.0607541103</w:t>
      </w:r>
    </w:p>
    <w:p w14:paraId="5EACD19E" w14:textId="77777777" w:rsidR="002E69E3" w:rsidRPr="002E69E3" w:rsidRDefault="002E69E3" w:rsidP="002E69E3">
      <w:pPr>
        <w:pStyle w:val="Bibliography"/>
        <w:rPr>
          <w:rFonts w:ascii="Calibri" w:cs="Calibri"/>
        </w:rPr>
      </w:pPr>
      <w:r w:rsidRPr="002E69E3">
        <w:rPr>
          <w:rFonts w:ascii="Calibri" w:cs="Calibri"/>
        </w:rPr>
        <w:t xml:space="preserve">Blake, K. L., &amp; O’Neill, A. J. (2013). Transposon library screening for identification of genetic loci participating in intrinsic susceptibility and acquired resistance to </w:t>
      </w:r>
      <w:proofErr w:type="spellStart"/>
      <w:r w:rsidRPr="002E69E3">
        <w:rPr>
          <w:rFonts w:ascii="Calibri" w:cs="Calibri"/>
        </w:rPr>
        <w:t>antistaphylococcal</w:t>
      </w:r>
      <w:proofErr w:type="spellEnd"/>
      <w:r w:rsidRPr="002E69E3">
        <w:rPr>
          <w:rFonts w:ascii="Calibri" w:cs="Calibri"/>
        </w:rPr>
        <w:t xml:space="preserve"> agents. </w:t>
      </w:r>
      <w:r w:rsidRPr="002E69E3">
        <w:rPr>
          <w:rFonts w:ascii="Calibri" w:cs="Calibri"/>
          <w:i/>
          <w:iCs/>
        </w:rPr>
        <w:t>Journal of Antimicrobial Chemotherapy</w:t>
      </w:r>
      <w:r w:rsidRPr="002E69E3">
        <w:rPr>
          <w:rFonts w:ascii="Calibri" w:cs="Calibri"/>
        </w:rPr>
        <w:t xml:space="preserve">, </w:t>
      </w:r>
      <w:r w:rsidRPr="002E69E3">
        <w:rPr>
          <w:rFonts w:ascii="Calibri" w:cs="Calibri"/>
          <w:i/>
          <w:iCs/>
        </w:rPr>
        <w:t>68</w:t>
      </w:r>
      <w:r w:rsidRPr="002E69E3">
        <w:rPr>
          <w:rFonts w:ascii="Calibri" w:cs="Calibri"/>
        </w:rPr>
        <w:t>(1), 12–16. https://doi.org/10.1093/jac/dks373</w:t>
      </w:r>
    </w:p>
    <w:p w14:paraId="26F288FF" w14:textId="77777777" w:rsidR="002E69E3" w:rsidRPr="002E69E3" w:rsidRDefault="002E69E3" w:rsidP="002E69E3">
      <w:pPr>
        <w:pStyle w:val="Bibliography"/>
        <w:rPr>
          <w:rFonts w:ascii="Calibri" w:cs="Calibri"/>
        </w:rPr>
      </w:pPr>
      <w:r w:rsidRPr="002E69E3">
        <w:rPr>
          <w:rFonts w:ascii="Calibri" w:cs="Calibri"/>
        </w:rPr>
        <w:t xml:space="preserve">Brar, G. A., &amp; Weissman, J. S. (2015). Ribosome profiling reveals </w:t>
      </w:r>
      <w:proofErr w:type="gramStart"/>
      <w:r w:rsidRPr="002E69E3">
        <w:rPr>
          <w:rFonts w:ascii="Calibri" w:cs="Calibri"/>
        </w:rPr>
        <w:t>the what</w:t>
      </w:r>
      <w:proofErr w:type="gramEnd"/>
      <w:r w:rsidRPr="002E69E3">
        <w:rPr>
          <w:rFonts w:ascii="Calibri" w:cs="Calibri"/>
        </w:rPr>
        <w:t xml:space="preserve">, when, where, and how of protein synthesis. </w:t>
      </w:r>
      <w:r w:rsidRPr="002E69E3">
        <w:rPr>
          <w:rFonts w:ascii="Calibri" w:cs="Calibri"/>
          <w:i/>
          <w:iCs/>
        </w:rPr>
        <w:t>Nature Reviews. Molecular Cell Biology</w:t>
      </w:r>
      <w:r w:rsidRPr="002E69E3">
        <w:rPr>
          <w:rFonts w:ascii="Calibri" w:cs="Calibri"/>
        </w:rPr>
        <w:t xml:space="preserve">, </w:t>
      </w:r>
      <w:r w:rsidRPr="002E69E3">
        <w:rPr>
          <w:rFonts w:ascii="Calibri" w:cs="Calibri"/>
          <w:i/>
          <w:iCs/>
        </w:rPr>
        <w:t>16</w:t>
      </w:r>
      <w:r w:rsidRPr="002E69E3">
        <w:rPr>
          <w:rFonts w:ascii="Calibri" w:cs="Calibri"/>
        </w:rPr>
        <w:t>(11), 651–664. https://doi.org/10.1038/nrm4069</w:t>
      </w:r>
    </w:p>
    <w:p w14:paraId="417E5602" w14:textId="77777777" w:rsidR="002E69E3" w:rsidRPr="002E69E3" w:rsidRDefault="002E69E3" w:rsidP="002E69E3">
      <w:pPr>
        <w:pStyle w:val="Bibliography"/>
        <w:rPr>
          <w:rFonts w:ascii="Calibri" w:cs="Calibri"/>
        </w:rPr>
      </w:pPr>
      <w:proofErr w:type="spellStart"/>
      <w:r w:rsidRPr="002E69E3">
        <w:rPr>
          <w:rFonts w:ascii="Calibri" w:cs="Calibri"/>
        </w:rPr>
        <w:t>Byrgazov</w:t>
      </w:r>
      <w:proofErr w:type="spellEnd"/>
      <w:r w:rsidRPr="002E69E3">
        <w:rPr>
          <w:rFonts w:ascii="Calibri" w:cs="Calibri"/>
        </w:rPr>
        <w:t xml:space="preserve">, K., Vesper, O., &amp; Moll, I. (2013). Ribosome heterogeneity: Another level of complexity in bacterial translation regulation. </w:t>
      </w:r>
      <w:r w:rsidRPr="002E69E3">
        <w:rPr>
          <w:rFonts w:ascii="Calibri" w:cs="Calibri"/>
          <w:i/>
          <w:iCs/>
        </w:rPr>
        <w:t>Current Opinion in Microbiology</w:t>
      </w:r>
      <w:r w:rsidRPr="002E69E3">
        <w:rPr>
          <w:rFonts w:ascii="Calibri" w:cs="Calibri"/>
        </w:rPr>
        <w:t xml:space="preserve">, </w:t>
      </w:r>
      <w:r w:rsidRPr="002E69E3">
        <w:rPr>
          <w:rFonts w:ascii="Calibri" w:cs="Calibri"/>
          <w:i/>
          <w:iCs/>
        </w:rPr>
        <w:t>16</w:t>
      </w:r>
      <w:r w:rsidRPr="002E69E3">
        <w:rPr>
          <w:rFonts w:ascii="Calibri" w:cs="Calibri"/>
        </w:rPr>
        <w:t>(2), 133–139. https://doi.org/10.1016/j.mib.2013.01.009</w:t>
      </w:r>
    </w:p>
    <w:p w14:paraId="26B66D7C" w14:textId="77777777" w:rsidR="002E69E3" w:rsidRPr="002E69E3" w:rsidRDefault="002E69E3" w:rsidP="002E69E3">
      <w:pPr>
        <w:pStyle w:val="Bibliography"/>
        <w:rPr>
          <w:rFonts w:ascii="Calibri" w:cs="Calibri"/>
        </w:rPr>
      </w:pPr>
      <w:r w:rsidRPr="002E69E3">
        <w:rPr>
          <w:rFonts w:ascii="Calibri" w:cs="Calibri"/>
        </w:rPr>
        <w:t xml:space="preserve">Cameron, D. R., Ward, D. V., </w:t>
      </w:r>
      <w:proofErr w:type="spellStart"/>
      <w:r w:rsidRPr="002E69E3">
        <w:rPr>
          <w:rFonts w:ascii="Calibri" w:cs="Calibri"/>
        </w:rPr>
        <w:t>Kostoulias</w:t>
      </w:r>
      <w:proofErr w:type="spellEnd"/>
      <w:r w:rsidRPr="002E69E3">
        <w:rPr>
          <w:rFonts w:ascii="Calibri" w:cs="Calibri"/>
        </w:rPr>
        <w:t xml:space="preserve">, X., </w:t>
      </w:r>
      <w:proofErr w:type="spellStart"/>
      <w:r w:rsidRPr="002E69E3">
        <w:rPr>
          <w:rFonts w:ascii="Calibri" w:cs="Calibri"/>
        </w:rPr>
        <w:t>Howden</w:t>
      </w:r>
      <w:proofErr w:type="spellEnd"/>
      <w:r w:rsidRPr="002E69E3">
        <w:rPr>
          <w:rFonts w:ascii="Calibri" w:cs="Calibri"/>
        </w:rPr>
        <w:t xml:space="preserve">, B. P., </w:t>
      </w:r>
      <w:proofErr w:type="spellStart"/>
      <w:r w:rsidRPr="002E69E3">
        <w:rPr>
          <w:rFonts w:ascii="Calibri" w:cs="Calibri"/>
        </w:rPr>
        <w:t>Moellering</w:t>
      </w:r>
      <w:proofErr w:type="spellEnd"/>
      <w:r w:rsidRPr="002E69E3">
        <w:rPr>
          <w:rFonts w:ascii="Calibri" w:cs="Calibri"/>
        </w:rPr>
        <w:t xml:space="preserve">, R. C., Eliopoulos, G. M., &amp; Peleg, A. Y. (2012). Serine/Threonine Phosphatase Stp1 Contributes to Reduced Susceptibility to Vancomycin and Virulence in Staphylococcus aureus. </w:t>
      </w:r>
      <w:r w:rsidRPr="002E69E3">
        <w:rPr>
          <w:rFonts w:ascii="Calibri" w:cs="Calibri"/>
          <w:i/>
          <w:iCs/>
        </w:rPr>
        <w:t>The Journal of Infectious Diseases</w:t>
      </w:r>
      <w:r w:rsidRPr="002E69E3">
        <w:rPr>
          <w:rFonts w:ascii="Calibri" w:cs="Calibri"/>
        </w:rPr>
        <w:t xml:space="preserve">, </w:t>
      </w:r>
      <w:r w:rsidRPr="002E69E3">
        <w:rPr>
          <w:rFonts w:ascii="Calibri" w:cs="Calibri"/>
          <w:i/>
          <w:iCs/>
        </w:rPr>
        <w:t>205</w:t>
      </w:r>
      <w:r w:rsidRPr="002E69E3">
        <w:rPr>
          <w:rFonts w:ascii="Calibri" w:cs="Calibri"/>
        </w:rPr>
        <w:t>(11), 1677–1687. https://doi.org/10.1093/infdis/jis252</w:t>
      </w:r>
    </w:p>
    <w:p w14:paraId="3F92F0F5" w14:textId="77777777" w:rsidR="002E69E3" w:rsidRPr="002E69E3" w:rsidRDefault="002E69E3" w:rsidP="002E69E3">
      <w:pPr>
        <w:pStyle w:val="Bibliography"/>
        <w:rPr>
          <w:rFonts w:ascii="Calibri" w:cs="Calibri"/>
        </w:rPr>
      </w:pPr>
      <w:r w:rsidRPr="002E69E3">
        <w:rPr>
          <w:rFonts w:ascii="Calibri" w:cs="Calibri"/>
        </w:rPr>
        <w:t xml:space="preserve">Celli, J., &amp; Zahrt, T. C. (2013). Mechanisms of Francisella tularensis Intracellular Pathogenesis. </w:t>
      </w:r>
      <w:r w:rsidRPr="002E69E3">
        <w:rPr>
          <w:rFonts w:ascii="Calibri" w:cs="Calibri"/>
          <w:i/>
          <w:iCs/>
        </w:rPr>
        <w:t>Cold Spring Harbor Perspectives in Medicine</w:t>
      </w:r>
      <w:r w:rsidRPr="002E69E3">
        <w:rPr>
          <w:rFonts w:ascii="Calibri" w:cs="Calibri"/>
        </w:rPr>
        <w:t xml:space="preserve">, </w:t>
      </w:r>
      <w:r w:rsidRPr="002E69E3">
        <w:rPr>
          <w:rFonts w:ascii="Calibri" w:cs="Calibri"/>
          <w:i/>
          <w:iCs/>
        </w:rPr>
        <w:t>3</w:t>
      </w:r>
      <w:r w:rsidRPr="002E69E3">
        <w:rPr>
          <w:rFonts w:ascii="Calibri" w:cs="Calibri"/>
        </w:rPr>
        <w:t>(4), a010314. https://doi.org/10.1101/cshperspect.a010314</w:t>
      </w:r>
    </w:p>
    <w:p w14:paraId="0332C8B7" w14:textId="77777777" w:rsidR="002E69E3" w:rsidRPr="002E69E3" w:rsidRDefault="002E69E3" w:rsidP="002E69E3">
      <w:pPr>
        <w:pStyle w:val="Bibliography"/>
        <w:rPr>
          <w:rFonts w:ascii="Calibri" w:cs="Calibri"/>
        </w:rPr>
      </w:pPr>
      <w:r w:rsidRPr="002E69E3">
        <w:rPr>
          <w:rFonts w:ascii="Calibri" w:cs="Calibri"/>
        </w:rPr>
        <w:lastRenderedPageBreak/>
        <w:t xml:space="preserve">Cui, L., Iwamoto, A., Lian, J.-Q., </w:t>
      </w:r>
      <w:proofErr w:type="spellStart"/>
      <w:r w:rsidRPr="002E69E3">
        <w:rPr>
          <w:rFonts w:ascii="Calibri" w:cs="Calibri"/>
        </w:rPr>
        <w:t>Neoh</w:t>
      </w:r>
      <w:proofErr w:type="spellEnd"/>
      <w:r w:rsidRPr="002E69E3">
        <w:rPr>
          <w:rFonts w:ascii="Calibri" w:cs="Calibri"/>
        </w:rPr>
        <w:t xml:space="preserve">, H., Maruyama, T., Horikawa, Y., &amp; </w:t>
      </w:r>
      <w:proofErr w:type="spellStart"/>
      <w:r w:rsidRPr="002E69E3">
        <w:rPr>
          <w:rFonts w:ascii="Calibri" w:cs="Calibri"/>
        </w:rPr>
        <w:t>Hiramatsu</w:t>
      </w:r>
      <w:proofErr w:type="spellEnd"/>
      <w:r w:rsidRPr="002E69E3">
        <w:rPr>
          <w:rFonts w:ascii="Calibri" w:cs="Calibri"/>
        </w:rPr>
        <w:t xml:space="preserve">, K. (2006). Novel Mechanism of Antibiotic Resistance Originating in Vancomycin-Intermediate Staphylococcus aureus.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0</w:t>
      </w:r>
      <w:r w:rsidRPr="002E69E3">
        <w:rPr>
          <w:rFonts w:ascii="Calibri" w:cs="Calibri"/>
        </w:rPr>
        <w:t>(2), 428–438. https://doi.org/10.1128/AAC.50.2.428-438.2006</w:t>
      </w:r>
    </w:p>
    <w:p w14:paraId="4E4AC290" w14:textId="77777777" w:rsidR="002E69E3" w:rsidRPr="002E69E3" w:rsidRDefault="002E69E3" w:rsidP="002E69E3">
      <w:pPr>
        <w:pStyle w:val="Bibliography"/>
        <w:rPr>
          <w:rFonts w:ascii="Calibri" w:cs="Calibri"/>
          <w:lang w:val="es-419"/>
          <w:rPrChange w:id="692" w:author="Kira Bernabe" w:date="2024-01-06T18:53:00Z">
            <w:rPr>
              <w:rFonts w:ascii="Calibri" w:cs="Calibri"/>
            </w:rPr>
          </w:rPrChange>
        </w:rPr>
      </w:pPr>
      <w:r w:rsidRPr="002E69E3">
        <w:rPr>
          <w:rFonts w:ascii="Calibri" w:cs="Calibri"/>
        </w:rPr>
        <w:t xml:space="preserve">Dow, A., &amp; </w:t>
      </w:r>
      <w:proofErr w:type="spellStart"/>
      <w:r w:rsidRPr="002E69E3">
        <w:rPr>
          <w:rFonts w:ascii="Calibri" w:cs="Calibri"/>
        </w:rPr>
        <w:t>Prisic</w:t>
      </w:r>
      <w:proofErr w:type="spellEnd"/>
      <w:r w:rsidRPr="002E69E3">
        <w:rPr>
          <w:rFonts w:ascii="Calibri" w:cs="Calibri"/>
        </w:rPr>
        <w:t xml:space="preserve">, S. (2018). Alternative ribosomal proteins are required for growth and morphogenesis of Mycobacterium smegmatis under zinc limiting conditions. </w:t>
      </w:r>
      <w:r w:rsidRPr="002E69E3">
        <w:rPr>
          <w:rFonts w:ascii="Calibri" w:cs="Calibri"/>
          <w:i/>
          <w:iCs/>
          <w:lang w:val="es-419"/>
          <w:rPrChange w:id="693" w:author="Kira Bernabe" w:date="2024-01-06T18:53:00Z">
            <w:rPr>
              <w:rFonts w:ascii="Calibri" w:cs="Calibri"/>
              <w:i/>
              <w:iCs/>
            </w:rPr>
          </w:rPrChange>
        </w:rPr>
        <w:t>PLOS ONE</w:t>
      </w:r>
      <w:r w:rsidRPr="002E69E3">
        <w:rPr>
          <w:rFonts w:ascii="Calibri" w:cs="Calibri"/>
          <w:lang w:val="es-419"/>
          <w:rPrChange w:id="694" w:author="Kira Bernabe" w:date="2024-01-06T18:53:00Z">
            <w:rPr>
              <w:rFonts w:ascii="Calibri" w:cs="Calibri"/>
            </w:rPr>
          </w:rPrChange>
        </w:rPr>
        <w:t xml:space="preserve">, </w:t>
      </w:r>
      <w:r w:rsidRPr="002E69E3">
        <w:rPr>
          <w:rFonts w:ascii="Calibri" w:cs="Calibri"/>
          <w:i/>
          <w:iCs/>
          <w:lang w:val="es-419"/>
          <w:rPrChange w:id="695" w:author="Kira Bernabe" w:date="2024-01-06T18:53:00Z">
            <w:rPr>
              <w:rFonts w:ascii="Calibri" w:cs="Calibri"/>
              <w:i/>
              <w:iCs/>
            </w:rPr>
          </w:rPrChange>
        </w:rPr>
        <w:t>13</w:t>
      </w:r>
      <w:r w:rsidRPr="002E69E3">
        <w:rPr>
          <w:rFonts w:ascii="Calibri" w:cs="Calibri"/>
          <w:lang w:val="es-419"/>
          <w:rPrChange w:id="696" w:author="Kira Bernabe" w:date="2024-01-06T18:53:00Z">
            <w:rPr>
              <w:rFonts w:ascii="Calibri" w:cs="Calibri"/>
            </w:rPr>
          </w:rPrChange>
        </w:rPr>
        <w:t>(4), e0196300. https://doi.org/10.1371/journal.pone.0196300</w:t>
      </w:r>
    </w:p>
    <w:p w14:paraId="2516DCFE" w14:textId="77777777" w:rsidR="002E69E3" w:rsidRPr="002E69E3" w:rsidRDefault="002E69E3" w:rsidP="002E69E3">
      <w:pPr>
        <w:pStyle w:val="Bibliography"/>
        <w:rPr>
          <w:rFonts w:ascii="Calibri" w:cs="Calibri"/>
          <w:lang w:val="es-419"/>
          <w:rPrChange w:id="697" w:author="Kira Bernabe" w:date="2024-01-06T18:53:00Z">
            <w:rPr>
              <w:rFonts w:ascii="Calibri" w:cs="Calibri"/>
            </w:rPr>
          </w:rPrChange>
        </w:rPr>
      </w:pPr>
      <w:r w:rsidRPr="002E69E3">
        <w:rPr>
          <w:rFonts w:ascii="Calibri" w:cs="Calibri"/>
          <w:lang w:val="es-419"/>
          <w:rPrChange w:id="698" w:author="Kira Bernabe" w:date="2024-01-06T18:53:00Z">
            <w:rPr>
              <w:rFonts w:ascii="Calibri" w:cs="Calibri"/>
            </w:rPr>
          </w:rPrChange>
        </w:rPr>
        <w:t xml:space="preserve">Duval, M., Simonetti, A., Caldelari, I., &amp; Marzi, S. (2015). </w:t>
      </w:r>
      <w:r w:rsidRPr="002E69E3">
        <w:rPr>
          <w:rFonts w:ascii="Calibri" w:cs="Calibri"/>
        </w:rPr>
        <w:t xml:space="preserve">Multiple ways to regulate translation initiation in bacteria: Mechanisms, regulatory circuits, dynamics. </w:t>
      </w:r>
      <w:r w:rsidRPr="002E69E3">
        <w:rPr>
          <w:rFonts w:ascii="Calibri" w:cs="Calibri"/>
          <w:i/>
          <w:iCs/>
          <w:lang w:val="es-419"/>
          <w:rPrChange w:id="699" w:author="Kira Bernabe" w:date="2024-01-06T18:53:00Z">
            <w:rPr>
              <w:rFonts w:ascii="Calibri" w:cs="Calibri"/>
              <w:i/>
              <w:iCs/>
            </w:rPr>
          </w:rPrChange>
        </w:rPr>
        <w:t>Biochimie</w:t>
      </w:r>
      <w:r w:rsidRPr="002E69E3">
        <w:rPr>
          <w:rFonts w:ascii="Calibri" w:cs="Calibri"/>
          <w:lang w:val="es-419"/>
          <w:rPrChange w:id="700" w:author="Kira Bernabe" w:date="2024-01-06T18:53:00Z">
            <w:rPr>
              <w:rFonts w:ascii="Calibri" w:cs="Calibri"/>
            </w:rPr>
          </w:rPrChange>
        </w:rPr>
        <w:t xml:space="preserve">, </w:t>
      </w:r>
      <w:r w:rsidRPr="002E69E3">
        <w:rPr>
          <w:rFonts w:ascii="Calibri" w:cs="Calibri"/>
          <w:i/>
          <w:iCs/>
          <w:lang w:val="es-419"/>
          <w:rPrChange w:id="701" w:author="Kira Bernabe" w:date="2024-01-06T18:53:00Z">
            <w:rPr>
              <w:rFonts w:ascii="Calibri" w:cs="Calibri"/>
              <w:i/>
              <w:iCs/>
            </w:rPr>
          </w:rPrChange>
        </w:rPr>
        <w:t>114</w:t>
      </w:r>
      <w:r w:rsidRPr="002E69E3">
        <w:rPr>
          <w:rFonts w:ascii="Calibri" w:cs="Calibri"/>
          <w:lang w:val="es-419"/>
          <w:rPrChange w:id="702" w:author="Kira Bernabe" w:date="2024-01-06T18:53:00Z">
            <w:rPr>
              <w:rFonts w:ascii="Calibri" w:cs="Calibri"/>
            </w:rPr>
          </w:rPrChange>
        </w:rPr>
        <w:t>, 18–29. https://doi.org/10.1016/j.biochi.2015.03.007</w:t>
      </w:r>
    </w:p>
    <w:p w14:paraId="7928BC1C" w14:textId="77777777" w:rsidR="002E69E3" w:rsidRPr="002E69E3" w:rsidRDefault="002E69E3" w:rsidP="002E69E3">
      <w:pPr>
        <w:pStyle w:val="Bibliography"/>
        <w:rPr>
          <w:rFonts w:ascii="Calibri" w:cs="Calibri"/>
        </w:rPr>
      </w:pPr>
      <w:r w:rsidRPr="002E69E3">
        <w:rPr>
          <w:rFonts w:ascii="Calibri" w:cs="Calibri"/>
          <w:lang w:val="es-419"/>
          <w:rPrChange w:id="703" w:author="Kira Bernabe" w:date="2024-01-06T18:53:00Z">
            <w:rPr>
              <w:rFonts w:ascii="Calibri" w:cs="Calibri"/>
            </w:rPr>
          </w:rPrChange>
        </w:rPr>
        <w:t xml:space="preserve">Friedman, L., Alder, J. D., &amp; Silverman, J. A. (2006). </w:t>
      </w:r>
      <w:r w:rsidRPr="002E69E3">
        <w:rPr>
          <w:rFonts w:ascii="Calibri" w:cs="Calibri"/>
        </w:rPr>
        <w:t xml:space="preserve">Genetic Changes That Correlate with Reduced Susceptibility to Daptomycin in Staphylococcus aureus.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0</w:t>
      </w:r>
      <w:r w:rsidRPr="002E69E3">
        <w:rPr>
          <w:rFonts w:ascii="Calibri" w:cs="Calibri"/>
        </w:rPr>
        <w:t>(6), 2137–2145. https://doi.org/10.1128/aac.00039-06</w:t>
      </w:r>
    </w:p>
    <w:p w14:paraId="2AC57516" w14:textId="77777777" w:rsidR="002E69E3" w:rsidRPr="002E69E3" w:rsidRDefault="002E69E3" w:rsidP="002E69E3">
      <w:pPr>
        <w:pStyle w:val="Bibliography"/>
        <w:rPr>
          <w:rFonts w:ascii="Calibri" w:cs="Calibri"/>
        </w:rPr>
      </w:pPr>
      <w:r w:rsidRPr="002E69E3">
        <w:rPr>
          <w:rFonts w:ascii="Calibri" w:cs="Calibri"/>
        </w:rPr>
        <w:t xml:space="preserve">Gabriel, S. E., &amp; </w:t>
      </w:r>
      <w:proofErr w:type="spellStart"/>
      <w:r w:rsidRPr="002E69E3">
        <w:rPr>
          <w:rFonts w:ascii="Calibri" w:cs="Calibri"/>
        </w:rPr>
        <w:t>Helmann</w:t>
      </w:r>
      <w:proofErr w:type="spellEnd"/>
      <w:r w:rsidRPr="002E69E3">
        <w:rPr>
          <w:rFonts w:ascii="Calibri" w:cs="Calibri"/>
        </w:rPr>
        <w:t xml:space="preserve">, J. D. (2009). Contributions of </w:t>
      </w:r>
      <w:proofErr w:type="spellStart"/>
      <w:r w:rsidRPr="002E69E3">
        <w:rPr>
          <w:rFonts w:ascii="Calibri" w:cs="Calibri"/>
        </w:rPr>
        <w:t>Zur</w:t>
      </w:r>
      <w:proofErr w:type="spellEnd"/>
      <w:r w:rsidRPr="002E69E3">
        <w:rPr>
          <w:rFonts w:ascii="Calibri" w:cs="Calibri"/>
        </w:rPr>
        <w:t xml:space="preserve">-Controlled Ribosomal Proteins to Growth under Zinc Starvation Conditions. </w:t>
      </w:r>
      <w:r w:rsidRPr="002E69E3">
        <w:rPr>
          <w:rFonts w:ascii="Calibri" w:cs="Calibri"/>
          <w:i/>
          <w:iCs/>
        </w:rPr>
        <w:t>Journal of Bacteriology</w:t>
      </w:r>
      <w:r w:rsidRPr="002E69E3">
        <w:rPr>
          <w:rFonts w:ascii="Calibri" w:cs="Calibri"/>
        </w:rPr>
        <w:t xml:space="preserve">, </w:t>
      </w:r>
      <w:r w:rsidRPr="002E69E3">
        <w:rPr>
          <w:rFonts w:ascii="Calibri" w:cs="Calibri"/>
          <w:i/>
          <w:iCs/>
        </w:rPr>
        <w:t>191</w:t>
      </w:r>
      <w:r w:rsidRPr="002E69E3">
        <w:rPr>
          <w:rFonts w:ascii="Calibri" w:cs="Calibri"/>
        </w:rPr>
        <w:t>(19), 6116–6122. https://doi.org/10.1128/JB.00802-09</w:t>
      </w:r>
    </w:p>
    <w:p w14:paraId="74298AA8" w14:textId="77777777" w:rsidR="002E69E3" w:rsidRPr="002E69E3" w:rsidRDefault="002E69E3" w:rsidP="002E69E3">
      <w:pPr>
        <w:pStyle w:val="Bibliography"/>
        <w:rPr>
          <w:rFonts w:ascii="Calibri" w:cs="Calibri"/>
        </w:rPr>
      </w:pPr>
      <w:r w:rsidRPr="002E69E3">
        <w:rPr>
          <w:rFonts w:ascii="Calibri" w:cs="Calibri"/>
        </w:rPr>
        <w:t xml:space="preserve">Grace, D., &amp; </w:t>
      </w:r>
      <w:proofErr w:type="spellStart"/>
      <w:r w:rsidRPr="002E69E3">
        <w:rPr>
          <w:rFonts w:ascii="Calibri" w:cs="Calibri"/>
        </w:rPr>
        <w:t>Fetsch</w:t>
      </w:r>
      <w:proofErr w:type="spellEnd"/>
      <w:r w:rsidRPr="002E69E3">
        <w:rPr>
          <w:rFonts w:ascii="Calibri" w:cs="Calibri"/>
        </w:rPr>
        <w:t xml:space="preserve">, A. (2018). Chapter 1 - Staphylococcus aureus—A Foodborne Pathogen: Epidemiology, Detection, Characterization, Prevention, and Control: An Overview. In A. </w:t>
      </w:r>
      <w:proofErr w:type="spellStart"/>
      <w:r w:rsidRPr="002E69E3">
        <w:rPr>
          <w:rFonts w:ascii="Calibri" w:cs="Calibri"/>
        </w:rPr>
        <w:t>Fetsch</w:t>
      </w:r>
      <w:proofErr w:type="spellEnd"/>
      <w:r w:rsidRPr="002E69E3">
        <w:rPr>
          <w:rFonts w:ascii="Calibri" w:cs="Calibri"/>
        </w:rPr>
        <w:t xml:space="preserve"> (Ed.), </w:t>
      </w:r>
      <w:r w:rsidRPr="002E69E3">
        <w:rPr>
          <w:rFonts w:ascii="Calibri" w:cs="Calibri"/>
          <w:i/>
          <w:iCs/>
        </w:rPr>
        <w:t>Staphylococcus aureus</w:t>
      </w:r>
      <w:r w:rsidRPr="002E69E3">
        <w:rPr>
          <w:rFonts w:ascii="Calibri" w:cs="Calibri"/>
        </w:rPr>
        <w:t xml:space="preserve"> (pp. 3–10). Academic Press. https://doi.org/10.1016/B978-0-12-809671-0.00001-2</w:t>
      </w:r>
    </w:p>
    <w:p w14:paraId="78B93BAD" w14:textId="77777777" w:rsidR="002E69E3" w:rsidRPr="002E69E3" w:rsidRDefault="002E69E3" w:rsidP="002E69E3">
      <w:pPr>
        <w:pStyle w:val="Bibliography"/>
        <w:rPr>
          <w:rFonts w:ascii="Calibri" w:cs="Calibri"/>
        </w:rPr>
      </w:pPr>
      <w:proofErr w:type="spellStart"/>
      <w:r w:rsidRPr="002E69E3">
        <w:rPr>
          <w:rFonts w:ascii="Calibri" w:cs="Calibri"/>
        </w:rPr>
        <w:t>Hanaki</w:t>
      </w:r>
      <w:proofErr w:type="spellEnd"/>
      <w:r w:rsidRPr="002E69E3">
        <w:rPr>
          <w:rFonts w:ascii="Calibri" w:cs="Calibri"/>
        </w:rPr>
        <w:t xml:space="preserve">, H., </w:t>
      </w:r>
      <w:proofErr w:type="spellStart"/>
      <w:r w:rsidRPr="002E69E3">
        <w:rPr>
          <w:rFonts w:ascii="Calibri" w:cs="Calibri"/>
        </w:rPr>
        <w:t>Kuwahara</w:t>
      </w:r>
      <w:proofErr w:type="spellEnd"/>
      <w:r w:rsidRPr="002E69E3">
        <w:rPr>
          <w:rFonts w:ascii="Calibri" w:cs="Calibri"/>
        </w:rPr>
        <w:t>-Arai, K., Boyle-</w:t>
      </w:r>
      <w:proofErr w:type="spellStart"/>
      <w:r w:rsidRPr="002E69E3">
        <w:rPr>
          <w:rFonts w:ascii="Calibri" w:cs="Calibri"/>
        </w:rPr>
        <w:t>Vavra</w:t>
      </w:r>
      <w:proofErr w:type="spellEnd"/>
      <w:r w:rsidRPr="002E69E3">
        <w:rPr>
          <w:rFonts w:ascii="Calibri" w:cs="Calibri"/>
        </w:rPr>
        <w:t xml:space="preserve">, S., </w:t>
      </w:r>
      <w:proofErr w:type="spellStart"/>
      <w:r w:rsidRPr="002E69E3">
        <w:rPr>
          <w:rFonts w:ascii="Calibri" w:cs="Calibri"/>
        </w:rPr>
        <w:t>Daum</w:t>
      </w:r>
      <w:proofErr w:type="spellEnd"/>
      <w:r w:rsidRPr="002E69E3">
        <w:rPr>
          <w:rFonts w:ascii="Calibri" w:cs="Calibri"/>
        </w:rPr>
        <w:t xml:space="preserve">, R. S., </w:t>
      </w:r>
      <w:proofErr w:type="spellStart"/>
      <w:r w:rsidRPr="002E69E3">
        <w:rPr>
          <w:rFonts w:ascii="Calibri" w:cs="Calibri"/>
        </w:rPr>
        <w:t>Labischinski</w:t>
      </w:r>
      <w:proofErr w:type="spellEnd"/>
      <w:r w:rsidRPr="002E69E3">
        <w:rPr>
          <w:rFonts w:ascii="Calibri" w:cs="Calibri"/>
        </w:rPr>
        <w:t xml:space="preserve">, H., &amp; </w:t>
      </w:r>
      <w:proofErr w:type="spellStart"/>
      <w:r w:rsidRPr="002E69E3">
        <w:rPr>
          <w:rFonts w:ascii="Calibri" w:cs="Calibri"/>
        </w:rPr>
        <w:t>Hiramatsu</w:t>
      </w:r>
      <w:proofErr w:type="spellEnd"/>
      <w:r w:rsidRPr="002E69E3">
        <w:rPr>
          <w:rFonts w:ascii="Calibri" w:cs="Calibri"/>
        </w:rPr>
        <w:t xml:space="preserve">, K. (1998). Activated cell-wall synthesis is associated with vancomycin resistance in </w:t>
      </w:r>
      <w:r w:rsidRPr="002E69E3">
        <w:rPr>
          <w:rFonts w:ascii="Calibri" w:cs="Calibri"/>
        </w:rPr>
        <w:lastRenderedPageBreak/>
        <w:t xml:space="preserve">methicillin-resistant Staphylococcus aureus clinical strains Mu3 and Mu50. </w:t>
      </w:r>
      <w:r w:rsidRPr="002E69E3">
        <w:rPr>
          <w:rFonts w:ascii="Calibri" w:cs="Calibri"/>
          <w:i/>
          <w:iCs/>
        </w:rPr>
        <w:t>Journal of Antimicrobial Chemotherapy</w:t>
      </w:r>
      <w:r w:rsidRPr="002E69E3">
        <w:rPr>
          <w:rFonts w:ascii="Calibri" w:cs="Calibri"/>
        </w:rPr>
        <w:t xml:space="preserve">, </w:t>
      </w:r>
      <w:r w:rsidRPr="002E69E3">
        <w:rPr>
          <w:rFonts w:ascii="Calibri" w:cs="Calibri"/>
          <w:i/>
          <w:iCs/>
        </w:rPr>
        <w:t>42</w:t>
      </w:r>
      <w:r w:rsidRPr="002E69E3">
        <w:rPr>
          <w:rFonts w:ascii="Calibri" w:cs="Calibri"/>
        </w:rPr>
        <w:t>(2), 199–209. https://doi.org/10.1093/jac/42.2.199</w:t>
      </w:r>
    </w:p>
    <w:p w14:paraId="7533445F" w14:textId="77777777" w:rsidR="002E69E3" w:rsidRPr="002E69E3" w:rsidRDefault="002E69E3" w:rsidP="002E69E3">
      <w:pPr>
        <w:pStyle w:val="Bibliography"/>
        <w:rPr>
          <w:rFonts w:ascii="Calibri" w:cs="Calibri"/>
        </w:rPr>
      </w:pPr>
      <w:proofErr w:type="spellStart"/>
      <w:r w:rsidRPr="002E69E3">
        <w:rPr>
          <w:rFonts w:ascii="Calibri" w:cs="Calibri"/>
        </w:rPr>
        <w:t>Howden</w:t>
      </w:r>
      <w:proofErr w:type="spellEnd"/>
      <w:r w:rsidRPr="002E69E3">
        <w:rPr>
          <w:rFonts w:ascii="Calibri" w:cs="Calibri"/>
        </w:rPr>
        <w:t xml:space="preserve">, B. P., Davies, J. K., Johnson, P. D. R., </w:t>
      </w:r>
      <w:proofErr w:type="spellStart"/>
      <w:r w:rsidRPr="002E69E3">
        <w:rPr>
          <w:rFonts w:ascii="Calibri" w:cs="Calibri"/>
        </w:rPr>
        <w:t>Stinear</w:t>
      </w:r>
      <w:proofErr w:type="spellEnd"/>
      <w:r w:rsidRPr="002E69E3">
        <w:rPr>
          <w:rFonts w:ascii="Calibri" w:cs="Calibri"/>
        </w:rPr>
        <w:t xml:space="preserve">, T. P., &amp; Grayson, M. L. (2010). Reduced Vancomycin Susceptibility in Staphylococcus aureus, Including Vancomycin-Intermediate and Heterogeneous Vancomycin-Intermediate Strains: Resistance Mechanisms, Laboratory Detection, and Clinical Implications. </w:t>
      </w:r>
      <w:r w:rsidRPr="002E69E3">
        <w:rPr>
          <w:rFonts w:ascii="Calibri" w:cs="Calibri"/>
          <w:i/>
          <w:iCs/>
        </w:rPr>
        <w:t>Clinical Microbiology Reviews</w:t>
      </w:r>
      <w:r w:rsidRPr="002E69E3">
        <w:rPr>
          <w:rFonts w:ascii="Calibri" w:cs="Calibri"/>
        </w:rPr>
        <w:t xml:space="preserve">, </w:t>
      </w:r>
      <w:r w:rsidRPr="002E69E3">
        <w:rPr>
          <w:rFonts w:ascii="Calibri" w:cs="Calibri"/>
          <w:i/>
          <w:iCs/>
        </w:rPr>
        <w:t>23</w:t>
      </w:r>
      <w:r w:rsidRPr="002E69E3">
        <w:rPr>
          <w:rFonts w:ascii="Calibri" w:cs="Calibri"/>
        </w:rPr>
        <w:t>(1), 99–139. https://doi.org/10.1128/CMR.00042-09</w:t>
      </w:r>
    </w:p>
    <w:p w14:paraId="4AD2D956" w14:textId="77777777" w:rsidR="002E69E3" w:rsidRPr="002E69E3" w:rsidRDefault="002E69E3" w:rsidP="002E69E3">
      <w:pPr>
        <w:pStyle w:val="Bibliography"/>
        <w:rPr>
          <w:rFonts w:ascii="Calibri" w:cs="Calibri"/>
        </w:rPr>
      </w:pPr>
      <w:r w:rsidRPr="002E69E3">
        <w:rPr>
          <w:rFonts w:ascii="Calibri" w:cs="Calibri"/>
        </w:rPr>
        <w:t xml:space="preserve">Johnson, G. E., &amp; Li, G.-W. (2018). Chapter Ten—Genome-Wide Quantitation of Protein Synthesis Rates in Bacteria. In A. J. </w:t>
      </w:r>
      <w:proofErr w:type="spellStart"/>
      <w:r w:rsidRPr="002E69E3">
        <w:rPr>
          <w:rFonts w:ascii="Calibri" w:cs="Calibri"/>
        </w:rPr>
        <w:t>Carpousis</w:t>
      </w:r>
      <w:proofErr w:type="spellEnd"/>
      <w:r w:rsidRPr="002E69E3">
        <w:rPr>
          <w:rFonts w:ascii="Calibri" w:cs="Calibri"/>
        </w:rPr>
        <w:t xml:space="preserve"> (Ed.), </w:t>
      </w:r>
      <w:r w:rsidRPr="002E69E3">
        <w:rPr>
          <w:rFonts w:ascii="Calibri" w:cs="Calibri"/>
          <w:i/>
          <w:iCs/>
        </w:rPr>
        <w:t>Methods in Enzymology</w:t>
      </w:r>
      <w:r w:rsidRPr="002E69E3">
        <w:rPr>
          <w:rFonts w:ascii="Calibri" w:cs="Calibri"/>
        </w:rPr>
        <w:t xml:space="preserve"> (Vol. 612, pp. 225–249). Academic Press. https://doi.org/10.1016/bs.mie.2018.08.031</w:t>
      </w:r>
    </w:p>
    <w:p w14:paraId="15E89694" w14:textId="77777777" w:rsidR="002E69E3" w:rsidRPr="002E69E3" w:rsidRDefault="002E69E3" w:rsidP="002E69E3">
      <w:pPr>
        <w:pStyle w:val="Bibliography"/>
        <w:rPr>
          <w:rFonts w:ascii="Calibri" w:cs="Calibri"/>
        </w:rPr>
      </w:pPr>
      <w:r w:rsidRPr="002E69E3">
        <w:rPr>
          <w:rFonts w:ascii="Calibri" w:cs="Calibri"/>
        </w:rPr>
        <w:t xml:space="preserve">Matsuo, M., Cui, L., Kim, J., &amp; </w:t>
      </w:r>
      <w:proofErr w:type="spellStart"/>
      <w:r w:rsidRPr="002E69E3">
        <w:rPr>
          <w:rFonts w:ascii="Calibri" w:cs="Calibri"/>
        </w:rPr>
        <w:t>Hiramatsu</w:t>
      </w:r>
      <w:proofErr w:type="spellEnd"/>
      <w:r w:rsidRPr="002E69E3">
        <w:rPr>
          <w:rFonts w:ascii="Calibri" w:cs="Calibri"/>
        </w:rPr>
        <w:t>, K. (2013). Comprehensive Identification of Mutations Responsible for Heterogeneous Vancomycin-Intermediate Staphylococcus aureus (</w:t>
      </w:r>
      <w:proofErr w:type="spellStart"/>
      <w:r w:rsidRPr="002E69E3">
        <w:rPr>
          <w:rFonts w:ascii="Calibri" w:cs="Calibri"/>
        </w:rPr>
        <w:t>hVISA</w:t>
      </w:r>
      <w:proofErr w:type="spellEnd"/>
      <w:r w:rsidRPr="002E69E3">
        <w:rPr>
          <w:rFonts w:ascii="Calibri" w:cs="Calibri"/>
        </w:rPr>
        <w:t xml:space="preserve">)-to-VISA Conversion in Laboratory-Generated VISA Strains Derived from </w:t>
      </w:r>
      <w:proofErr w:type="spellStart"/>
      <w:r w:rsidRPr="002E69E3">
        <w:rPr>
          <w:rFonts w:ascii="Calibri" w:cs="Calibri"/>
        </w:rPr>
        <w:t>hVISA</w:t>
      </w:r>
      <w:proofErr w:type="spellEnd"/>
      <w:r w:rsidRPr="002E69E3">
        <w:rPr>
          <w:rFonts w:ascii="Calibri" w:cs="Calibri"/>
        </w:rPr>
        <w:t xml:space="preserve"> Clinical Strain Mu3.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7</w:t>
      </w:r>
      <w:r w:rsidRPr="002E69E3">
        <w:rPr>
          <w:rFonts w:ascii="Calibri" w:cs="Calibri"/>
        </w:rPr>
        <w:t>(12), 5843–5853. https://doi.org/10.1128/AAC.00425-13</w:t>
      </w:r>
    </w:p>
    <w:p w14:paraId="16E5798B" w14:textId="77777777" w:rsidR="002E69E3" w:rsidRPr="002E69E3" w:rsidRDefault="002E69E3" w:rsidP="002E69E3">
      <w:pPr>
        <w:pStyle w:val="Bibliography"/>
        <w:rPr>
          <w:rFonts w:ascii="Calibri" w:cs="Calibri"/>
        </w:rPr>
      </w:pPr>
      <w:r w:rsidRPr="002E69E3">
        <w:rPr>
          <w:rFonts w:ascii="Calibri" w:cs="Calibri"/>
        </w:rPr>
        <w:t xml:space="preserve">McNutt, Z. A., Roy, B., </w:t>
      </w:r>
      <w:proofErr w:type="spellStart"/>
      <w:r w:rsidRPr="002E69E3">
        <w:rPr>
          <w:rFonts w:ascii="Calibri" w:cs="Calibri"/>
        </w:rPr>
        <w:t>Gemler</w:t>
      </w:r>
      <w:proofErr w:type="spellEnd"/>
      <w:r w:rsidRPr="002E69E3">
        <w:rPr>
          <w:rFonts w:ascii="Calibri" w:cs="Calibri"/>
        </w:rPr>
        <w:t xml:space="preserve">, B. T., </w:t>
      </w:r>
      <w:proofErr w:type="spellStart"/>
      <w:r w:rsidRPr="002E69E3">
        <w:rPr>
          <w:rFonts w:ascii="Calibri" w:cs="Calibri"/>
        </w:rPr>
        <w:t>Shatoff</w:t>
      </w:r>
      <w:proofErr w:type="spellEnd"/>
      <w:r w:rsidRPr="002E69E3">
        <w:rPr>
          <w:rFonts w:ascii="Calibri" w:cs="Calibri"/>
        </w:rPr>
        <w:t xml:space="preserve">, E. A., Moon, K.-M., Foster, L. J., </w:t>
      </w:r>
      <w:proofErr w:type="spellStart"/>
      <w:r w:rsidRPr="002E69E3">
        <w:rPr>
          <w:rFonts w:ascii="Calibri" w:cs="Calibri"/>
        </w:rPr>
        <w:t>Bundschuh</w:t>
      </w:r>
      <w:proofErr w:type="spellEnd"/>
      <w:r w:rsidRPr="002E69E3">
        <w:rPr>
          <w:rFonts w:ascii="Calibri" w:cs="Calibri"/>
        </w:rPr>
        <w:t xml:space="preserve">, R., &amp; Fredrick, K. (2023). Ribosomes lacking bS21 gain function to regulate protein synthesis in Flavobacterium johnsoniae. </w:t>
      </w:r>
      <w:r w:rsidRPr="002E69E3">
        <w:rPr>
          <w:rFonts w:ascii="Calibri" w:cs="Calibri"/>
          <w:i/>
          <w:iCs/>
        </w:rPr>
        <w:t>Nucleic Acids Research</w:t>
      </w:r>
      <w:r w:rsidRPr="002E69E3">
        <w:rPr>
          <w:rFonts w:ascii="Calibri" w:cs="Calibri"/>
        </w:rPr>
        <w:t xml:space="preserve">, </w:t>
      </w:r>
      <w:r w:rsidRPr="002E69E3">
        <w:rPr>
          <w:rFonts w:ascii="Calibri" w:cs="Calibri"/>
          <w:i/>
          <w:iCs/>
        </w:rPr>
        <w:t>51</w:t>
      </w:r>
      <w:r w:rsidRPr="002E69E3">
        <w:rPr>
          <w:rFonts w:ascii="Calibri" w:cs="Calibri"/>
        </w:rPr>
        <w:t>(4), 1927–1942. https://doi.org/10.1093/nar/gkad047</w:t>
      </w:r>
    </w:p>
    <w:p w14:paraId="7C7491CC" w14:textId="77777777" w:rsidR="002E69E3" w:rsidRPr="002E69E3" w:rsidRDefault="002E69E3" w:rsidP="002E69E3">
      <w:pPr>
        <w:pStyle w:val="Bibliography"/>
        <w:rPr>
          <w:rFonts w:ascii="Calibri" w:cs="Calibri"/>
        </w:rPr>
      </w:pPr>
      <w:proofErr w:type="spellStart"/>
      <w:r w:rsidRPr="002E69E3">
        <w:rPr>
          <w:rFonts w:ascii="Calibri" w:cs="Calibri"/>
        </w:rPr>
        <w:t>Metselaar</w:t>
      </w:r>
      <w:proofErr w:type="spellEnd"/>
      <w:r w:rsidRPr="002E69E3">
        <w:rPr>
          <w:rFonts w:ascii="Calibri" w:cs="Calibri"/>
        </w:rPr>
        <w:t xml:space="preserve">, K. I., den </w:t>
      </w:r>
      <w:proofErr w:type="spellStart"/>
      <w:r w:rsidRPr="002E69E3">
        <w:rPr>
          <w:rFonts w:ascii="Calibri" w:cs="Calibri"/>
        </w:rPr>
        <w:t>Besten</w:t>
      </w:r>
      <w:proofErr w:type="spellEnd"/>
      <w:r w:rsidRPr="002E69E3">
        <w:rPr>
          <w:rFonts w:ascii="Calibri" w:cs="Calibri"/>
        </w:rPr>
        <w:t xml:space="preserve">, H. M. W., Boekhorst, J., van </w:t>
      </w:r>
      <w:proofErr w:type="spellStart"/>
      <w:r w:rsidRPr="002E69E3">
        <w:rPr>
          <w:rFonts w:ascii="Calibri" w:cs="Calibri"/>
        </w:rPr>
        <w:t>Hijum</w:t>
      </w:r>
      <w:proofErr w:type="spellEnd"/>
      <w:r w:rsidRPr="002E69E3">
        <w:rPr>
          <w:rFonts w:ascii="Calibri" w:cs="Calibri"/>
        </w:rPr>
        <w:t xml:space="preserve">, S. A. F. T., </w:t>
      </w:r>
      <w:proofErr w:type="spellStart"/>
      <w:r w:rsidRPr="002E69E3">
        <w:rPr>
          <w:rFonts w:ascii="Calibri" w:cs="Calibri"/>
        </w:rPr>
        <w:t>Zwietering</w:t>
      </w:r>
      <w:proofErr w:type="spellEnd"/>
      <w:r w:rsidRPr="002E69E3">
        <w:rPr>
          <w:rFonts w:ascii="Calibri" w:cs="Calibri"/>
        </w:rPr>
        <w:t xml:space="preserve">, M. H., &amp; </w:t>
      </w:r>
      <w:proofErr w:type="spellStart"/>
      <w:r w:rsidRPr="002E69E3">
        <w:rPr>
          <w:rFonts w:ascii="Calibri" w:cs="Calibri"/>
        </w:rPr>
        <w:t>Abee</w:t>
      </w:r>
      <w:proofErr w:type="spellEnd"/>
      <w:r w:rsidRPr="002E69E3">
        <w:rPr>
          <w:rFonts w:ascii="Calibri" w:cs="Calibri"/>
        </w:rPr>
        <w:t xml:space="preserve">, T. (2015). Diversity of acid stress resistant variants of Listeria monocytogenes and </w:t>
      </w:r>
      <w:r w:rsidRPr="002E69E3">
        <w:rPr>
          <w:rFonts w:ascii="Calibri" w:cs="Calibri"/>
        </w:rPr>
        <w:lastRenderedPageBreak/>
        <w:t xml:space="preserve">the potential role of ribosomal protein S21 encoded by rpsU. </w:t>
      </w:r>
      <w:r w:rsidRPr="002E69E3">
        <w:rPr>
          <w:rFonts w:ascii="Calibri" w:cs="Calibri"/>
          <w:i/>
          <w:iCs/>
        </w:rPr>
        <w:t>Frontiers in Microbiology</w:t>
      </w:r>
      <w:r w:rsidRPr="002E69E3">
        <w:rPr>
          <w:rFonts w:ascii="Calibri" w:cs="Calibri"/>
        </w:rPr>
        <w:t xml:space="preserve">, </w:t>
      </w:r>
      <w:r w:rsidRPr="002E69E3">
        <w:rPr>
          <w:rFonts w:ascii="Calibri" w:cs="Calibri"/>
          <w:i/>
          <w:iCs/>
        </w:rPr>
        <w:t>6</w:t>
      </w:r>
      <w:r w:rsidRPr="002E69E3">
        <w:rPr>
          <w:rFonts w:ascii="Calibri" w:cs="Calibri"/>
        </w:rPr>
        <w:t>, 422. https://doi.org/10.3389/fmicb.2015.00422</w:t>
      </w:r>
    </w:p>
    <w:p w14:paraId="1F0A4A2E" w14:textId="77777777" w:rsidR="002E69E3" w:rsidRPr="002E69E3" w:rsidRDefault="002E69E3" w:rsidP="002E69E3">
      <w:pPr>
        <w:pStyle w:val="Bibliography"/>
        <w:rPr>
          <w:rFonts w:ascii="Calibri" w:cs="Calibri"/>
        </w:rPr>
      </w:pPr>
      <w:r w:rsidRPr="002E69E3">
        <w:rPr>
          <w:rFonts w:ascii="Calibri" w:cs="Calibri"/>
        </w:rPr>
        <w:t xml:space="preserve">Miller, W. R., Bayer, A. S., &amp; Arias, C. A. (2016). Mechanism of Action and Resistance to Daptomycin in Staphylococcus aureus and Enterococci. </w:t>
      </w:r>
      <w:r w:rsidRPr="002E69E3">
        <w:rPr>
          <w:rFonts w:ascii="Calibri" w:cs="Calibri"/>
          <w:i/>
          <w:iCs/>
        </w:rPr>
        <w:t>Cold Spring Harbor Perspectives in Medicine</w:t>
      </w:r>
      <w:r w:rsidRPr="002E69E3">
        <w:rPr>
          <w:rFonts w:ascii="Calibri" w:cs="Calibri"/>
        </w:rPr>
        <w:t xml:space="preserve">, </w:t>
      </w:r>
      <w:r w:rsidRPr="002E69E3">
        <w:rPr>
          <w:rFonts w:ascii="Calibri" w:cs="Calibri"/>
          <w:i/>
          <w:iCs/>
        </w:rPr>
        <w:t>6</w:t>
      </w:r>
      <w:r w:rsidRPr="002E69E3">
        <w:rPr>
          <w:rFonts w:ascii="Calibri" w:cs="Calibri"/>
        </w:rPr>
        <w:t>(11), a026997. https://doi.org/10.1101/cshperspect.a026997</w:t>
      </w:r>
    </w:p>
    <w:p w14:paraId="68CC7EFB" w14:textId="77777777" w:rsidR="002E69E3" w:rsidRPr="002E69E3" w:rsidRDefault="002E69E3" w:rsidP="002E69E3">
      <w:pPr>
        <w:pStyle w:val="Bibliography"/>
        <w:rPr>
          <w:rFonts w:ascii="Calibri" w:cs="Calibri"/>
        </w:rPr>
      </w:pPr>
      <w:r w:rsidRPr="002E69E3">
        <w:rPr>
          <w:rFonts w:ascii="Calibri" w:cs="Calibri"/>
        </w:rPr>
        <w:t xml:space="preserve">Mizushima, S., &amp; Nomura, M. (1970). Assembly Mapping of 30S Ribosomal Proteins from E. coli. </w:t>
      </w:r>
      <w:r w:rsidRPr="002E69E3">
        <w:rPr>
          <w:rFonts w:ascii="Calibri" w:cs="Calibri"/>
          <w:i/>
          <w:iCs/>
        </w:rPr>
        <w:t>Nature</w:t>
      </w:r>
      <w:r w:rsidRPr="002E69E3">
        <w:rPr>
          <w:rFonts w:ascii="Calibri" w:cs="Calibri"/>
        </w:rPr>
        <w:t xml:space="preserve">, </w:t>
      </w:r>
      <w:r w:rsidRPr="002E69E3">
        <w:rPr>
          <w:rFonts w:ascii="Calibri" w:cs="Calibri"/>
          <w:i/>
          <w:iCs/>
        </w:rPr>
        <w:t>226</w:t>
      </w:r>
      <w:r w:rsidRPr="002E69E3">
        <w:rPr>
          <w:rFonts w:ascii="Calibri" w:cs="Calibri"/>
        </w:rPr>
        <w:t>(5252), Article 5252. https://doi.org/10.1038/2261214a0</w:t>
      </w:r>
    </w:p>
    <w:p w14:paraId="08304CD6" w14:textId="77777777" w:rsidR="002E69E3" w:rsidRPr="002E69E3" w:rsidRDefault="002E69E3" w:rsidP="002E69E3">
      <w:pPr>
        <w:pStyle w:val="Bibliography"/>
        <w:rPr>
          <w:rFonts w:ascii="Calibri" w:cs="Calibri"/>
        </w:rPr>
      </w:pPr>
      <w:r w:rsidRPr="002E69E3">
        <w:rPr>
          <w:rFonts w:ascii="Calibri" w:cs="Calibri"/>
        </w:rPr>
        <w:t xml:space="preserve">Mohammad, F., &amp; Buskirk, A. R. (2019). Protocol for Ribosome Profiling in Bacteria. </w:t>
      </w:r>
      <w:r w:rsidRPr="002E69E3">
        <w:rPr>
          <w:rFonts w:ascii="Calibri" w:cs="Calibri"/>
          <w:i/>
          <w:iCs/>
        </w:rPr>
        <w:t>Bio-Protocol</w:t>
      </w:r>
      <w:r w:rsidRPr="002E69E3">
        <w:rPr>
          <w:rFonts w:ascii="Calibri" w:cs="Calibri"/>
        </w:rPr>
        <w:t xml:space="preserve">, </w:t>
      </w:r>
      <w:r w:rsidRPr="002E69E3">
        <w:rPr>
          <w:rFonts w:ascii="Calibri" w:cs="Calibri"/>
          <w:i/>
          <w:iCs/>
        </w:rPr>
        <w:t>9</w:t>
      </w:r>
      <w:r w:rsidRPr="002E69E3">
        <w:rPr>
          <w:rFonts w:ascii="Calibri" w:cs="Calibri"/>
        </w:rPr>
        <w:t>(24), e3468. https://doi.org/10.21769/BioProtoc.3468</w:t>
      </w:r>
    </w:p>
    <w:p w14:paraId="40006590" w14:textId="77777777" w:rsidR="002E69E3" w:rsidRPr="002E69E3" w:rsidRDefault="002E69E3" w:rsidP="002E69E3">
      <w:pPr>
        <w:pStyle w:val="Bibliography"/>
        <w:rPr>
          <w:rFonts w:ascii="Calibri" w:cs="Calibri"/>
        </w:rPr>
      </w:pPr>
      <w:r w:rsidRPr="002E69E3">
        <w:rPr>
          <w:rFonts w:ascii="Calibri" w:cs="Calibri"/>
        </w:rPr>
        <w:t xml:space="preserve">Müller, A., Wenzel, M., </w:t>
      </w:r>
      <w:proofErr w:type="spellStart"/>
      <w:r w:rsidRPr="002E69E3">
        <w:rPr>
          <w:rFonts w:ascii="Calibri" w:cs="Calibri"/>
        </w:rPr>
        <w:t>Strahl</w:t>
      </w:r>
      <w:proofErr w:type="spellEnd"/>
      <w:r w:rsidRPr="002E69E3">
        <w:rPr>
          <w:rFonts w:ascii="Calibri" w:cs="Calibri"/>
        </w:rPr>
        <w:t xml:space="preserve">, H., </w:t>
      </w:r>
      <w:proofErr w:type="spellStart"/>
      <w:r w:rsidRPr="002E69E3">
        <w:rPr>
          <w:rFonts w:ascii="Calibri" w:cs="Calibri"/>
        </w:rPr>
        <w:t>Grein</w:t>
      </w:r>
      <w:proofErr w:type="spellEnd"/>
      <w:r w:rsidRPr="002E69E3">
        <w:rPr>
          <w:rFonts w:ascii="Calibri" w:cs="Calibri"/>
        </w:rPr>
        <w:t xml:space="preserve">, F., </w:t>
      </w:r>
      <w:proofErr w:type="spellStart"/>
      <w:r w:rsidRPr="002E69E3">
        <w:rPr>
          <w:rFonts w:ascii="Calibri" w:cs="Calibri"/>
        </w:rPr>
        <w:t>Saaki</w:t>
      </w:r>
      <w:proofErr w:type="spellEnd"/>
      <w:r w:rsidRPr="002E69E3">
        <w:rPr>
          <w:rFonts w:ascii="Calibri" w:cs="Calibri"/>
        </w:rPr>
        <w:t xml:space="preserve">, T. N. V., Kohl, B., </w:t>
      </w:r>
      <w:proofErr w:type="spellStart"/>
      <w:r w:rsidRPr="002E69E3">
        <w:rPr>
          <w:rFonts w:ascii="Calibri" w:cs="Calibri"/>
        </w:rPr>
        <w:t>Siersma</w:t>
      </w:r>
      <w:proofErr w:type="spellEnd"/>
      <w:r w:rsidRPr="002E69E3">
        <w:rPr>
          <w:rFonts w:ascii="Calibri" w:cs="Calibri"/>
        </w:rPr>
        <w:t xml:space="preserve">, T., Bandow, J. E., </w:t>
      </w:r>
      <w:proofErr w:type="spellStart"/>
      <w:r w:rsidRPr="002E69E3">
        <w:rPr>
          <w:rFonts w:ascii="Calibri" w:cs="Calibri"/>
        </w:rPr>
        <w:t>Sahl</w:t>
      </w:r>
      <w:proofErr w:type="spellEnd"/>
      <w:r w:rsidRPr="002E69E3">
        <w:rPr>
          <w:rFonts w:ascii="Calibri" w:cs="Calibri"/>
        </w:rPr>
        <w:t xml:space="preserve">, H.-G., Schneider, T., &amp; </w:t>
      </w:r>
      <w:proofErr w:type="spellStart"/>
      <w:r w:rsidRPr="002E69E3">
        <w:rPr>
          <w:rFonts w:ascii="Calibri" w:cs="Calibri"/>
        </w:rPr>
        <w:t>Hamoen</w:t>
      </w:r>
      <w:proofErr w:type="spellEnd"/>
      <w:r w:rsidRPr="002E69E3">
        <w:rPr>
          <w:rFonts w:ascii="Calibri" w:cs="Calibri"/>
        </w:rPr>
        <w:t xml:space="preserve">, L. W. (2016). Daptomycin inhibits cell envelope synthesis by interfering with fluid membrane microdomains. </w:t>
      </w:r>
      <w:r w:rsidRPr="002E69E3">
        <w:rPr>
          <w:rFonts w:ascii="Calibri" w:cs="Calibri"/>
          <w:i/>
          <w:iCs/>
        </w:rPr>
        <w:t>Proceedings of the National Academy of Sciences of the United States of America</w:t>
      </w:r>
      <w:r w:rsidRPr="002E69E3">
        <w:rPr>
          <w:rFonts w:ascii="Calibri" w:cs="Calibri"/>
        </w:rPr>
        <w:t xml:space="preserve">, </w:t>
      </w:r>
      <w:r w:rsidRPr="002E69E3">
        <w:rPr>
          <w:rFonts w:ascii="Calibri" w:cs="Calibri"/>
          <w:i/>
          <w:iCs/>
        </w:rPr>
        <w:t>113</w:t>
      </w:r>
      <w:r w:rsidRPr="002E69E3">
        <w:rPr>
          <w:rFonts w:ascii="Calibri" w:cs="Calibri"/>
        </w:rPr>
        <w:t>(45), E7077. https://doi.org/10.1073/pnas.1611173113</w:t>
      </w:r>
    </w:p>
    <w:p w14:paraId="6A452B83" w14:textId="77777777" w:rsidR="002E69E3" w:rsidRPr="002E69E3" w:rsidRDefault="002E69E3" w:rsidP="002E69E3">
      <w:pPr>
        <w:pStyle w:val="Bibliography"/>
        <w:rPr>
          <w:rFonts w:ascii="Calibri" w:cs="Calibri"/>
        </w:rPr>
      </w:pPr>
      <w:r w:rsidRPr="002E69E3">
        <w:rPr>
          <w:rFonts w:ascii="Calibri" w:cs="Calibri"/>
        </w:rPr>
        <w:t xml:space="preserve">Robertson, W. R., </w:t>
      </w:r>
      <w:proofErr w:type="spellStart"/>
      <w:r w:rsidRPr="002E69E3">
        <w:rPr>
          <w:rFonts w:ascii="Calibri" w:cs="Calibri"/>
        </w:rPr>
        <w:t>Dowsett</w:t>
      </w:r>
      <w:proofErr w:type="spellEnd"/>
      <w:r w:rsidRPr="002E69E3">
        <w:rPr>
          <w:rFonts w:ascii="Calibri" w:cs="Calibri"/>
        </w:rPr>
        <w:t xml:space="preserve">, S. J., &amp; Hardy, S. J. S. (n.d.). </w:t>
      </w:r>
      <w:r w:rsidRPr="002E69E3">
        <w:rPr>
          <w:rFonts w:ascii="Calibri" w:cs="Calibri"/>
          <w:i/>
          <w:iCs/>
        </w:rPr>
        <w:t xml:space="preserve">Exchange of Ribosomal Proteins among the Ribosomes of Escherichia </w:t>
      </w:r>
      <w:proofErr w:type="spellStart"/>
      <w:r w:rsidRPr="002E69E3">
        <w:rPr>
          <w:rFonts w:ascii="Calibri" w:cs="Calibri"/>
          <w:i/>
          <w:iCs/>
        </w:rPr>
        <w:t>coil</w:t>
      </w:r>
      <w:proofErr w:type="spellEnd"/>
      <w:r w:rsidRPr="002E69E3">
        <w:rPr>
          <w:rFonts w:ascii="Calibri" w:cs="Calibri"/>
        </w:rPr>
        <w:t>.</w:t>
      </w:r>
    </w:p>
    <w:p w14:paraId="7AA3377F" w14:textId="77777777" w:rsidR="002E69E3" w:rsidRPr="002E69E3" w:rsidRDefault="002E69E3" w:rsidP="002E69E3">
      <w:pPr>
        <w:pStyle w:val="Bibliography"/>
        <w:rPr>
          <w:rFonts w:ascii="Calibri" w:cs="Calibri"/>
        </w:rPr>
      </w:pPr>
      <w:proofErr w:type="spellStart"/>
      <w:r w:rsidRPr="002E69E3">
        <w:rPr>
          <w:rFonts w:ascii="Calibri" w:cs="Calibri"/>
        </w:rPr>
        <w:t>Sader</w:t>
      </w:r>
      <w:proofErr w:type="spellEnd"/>
      <w:r w:rsidRPr="002E69E3">
        <w:rPr>
          <w:rFonts w:ascii="Calibri" w:cs="Calibri"/>
        </w:rPr>
        <w:t xml:space="preserve">, H. S., Fey, P. D., Fish, D. N., Limaye, A. P., </w:t>
      </w:r>
      <w:proofErr w:type="spellStart"/>
      <w:r w:rsidRPr="002E69E3">
        <w:rPr>
          <w:rFonts w:ascii="Calibri" w:cs="Calibri"/>
        </w:rPr>
        <w:t>Pankey</w:t>
      </w:r>
      <w:proofErr w:type="spellEnd"/>
      <w:r w:rsidRPr="002E69E3">
        <w:rPr>
          <w:rFonts w:ascii="Calibri" w:cs="Calibri"/>
        </w:rPr>
        <w:t xml:space="preserve">, G., Rahal, J., Rybak, M. J., </w:t>
      </w:r>
      <w:proofErr w:type="spellStart"/>
      <w:r w:rsidRPr="002E69E3">
        <w:rPr>
          <w:rFonts w:ascii="Calibri" w:cs="Calibri"/>
        </w:rPr>
        <w:t>Snydman</w:t>
      </w:r>
      <w:proofErr w:type="spellEnd"/>
      <w:r w:rsidRPr="002E69E3">
        <w:rPr>
          <w:rFonts w:ascii="Calibri" w:cs="Calibri"/>
        </w:rPr>
        <w:t xml:space="preserve">, D. R., Steed, L. L., Waites, K., &amp; Jones, R. N. (2009). Evaluation of Vancomycin and Daptomycin Potency Trends (MIC Creep) against Methicillin-Resistant Staphylococcus aureus Isolates Collected in Nine U.S. Medical Centers from 2002 to 2006. </w:t>
      </w:r>
      <w:r w:rsidRPr="002E69E3">
        <w:rPr>
          <w:rFonts w:ascii="Calibri" w:cs="Calibri"/>
          <w:i/>
          <w:iCs/>
        </w:rPr>
        <w:t>Antimicrobial Agents and Chemotherapy</w:t>
      </w:r>
      <w:r w:rsidRPr="002E69E3">
        <w:rPr>
          <w:rFonts w:ascii="Calibri" w:cs="Calibri"/>
        </w:rPr>
        <w:t xml:space="preserve">, </w:t>
      </w:r>
      <w:r w:rsidRPr="002E69E3">
        <w:rPr>
          <w:rFonts w:ascii="Calibri" w:cs="Calibri"/>
          <w:i/>
          <w:iCs/>
        </w:rPr>
        <w:t>53</w:t>
      </w:r>
      <w:r w:rsidRPr="002E69E3">
        <w:rPr>
          <w:rFonts w:ascii="Calibri" w:cs="Calibri"/>
        </w:rPr>
        <w:t>(10), 4127. https://doi.org/10.1128/AAC.00616-09</w:t>
      </w:r>
    </w:p>
    <w:p w14:paraId="62950D74" w14:textId="77777777" w:rsidR="002E69E3" w:rsidRPr="002E69E3" w:rsidRDefault="002E69E3" w:rsidP="002E69E3">
      <w:pPr>
        <w:pStyle w:val="Bibliography"/>
        <w:rPr>
          <w:rFonts w:ascii="Calibri" w:cs="Calibri"/>
          <w:lang w:val="es-419"/>
          <w:rPrChange w:id="704" w:author="Kira Bernabe" w:date="2024-01-06T18:53:00Z">
            <w:rPr>
              <w:rFonts w:ascii="Calibri" w:cs="Calibri"/>
            </w:rPr>
          </w:rPrChange>
        </w:rPr>
      </w:pPr>
      <w:proofErr w:type="spellStart"/>
      <w:r w:rsidRPr="002E69E3">
        <w:rPr>
          <w:rFonts w:ascii="Calibri" w:cs="Calibri"/>
        </w:rPr>
        <w:lastRenderedPageBreak/>
        <w:t>Sauert</w:t>
      </w:r>
      <w:proofErr w:type="spellEnd"/>
      <w:r w:rsidRPr="002E69E3">
        <w:rPr>
          <w:rFonts w:ascii="Calibri" w:cs="Calibri"/>
        </w:rPr>
        <w:t xml:space="preserve">, M., </w:t>
      </w:r>
      <w:proofErr w:type="spellStart"/>
      <w:r w:rsidRPr="002E69E3">
        <w:rPr>
          <w:rFonts w:ascii="Calibri" w:cs="Calibri"/>
        </w:rPr>
        <w:t>Temmel</w:t>
      </w:r>
      <w:proofErr w:type="spellEnd"/>
      <w:r w:rsidRPr="002E69E3">
        <w:rPr>
          <w:rFonts w:ascii="Calibri" w:cs="Calibri"/>
        </w:rPr>
        <w:t xml:space="preserve">, H., &amp; Moll, I. (2015). Heterogeneity of the translational machinery: Variations on a common theme. </w:t>
      </w:r>
      <w:r w:rsidRPr="002E69E3">
        <w:rPr>
          <w:rFonts w:ascii="Calibri" w:cs="Calibri"/>
          <w:i/>
          <w:iCs/>
          <w:lang w:val="es-419"/>
          <w:rPrChange w:id="705" w:author="Kira Bernabe" w:date="2024-01-06T18:53:00Z">
            <w:rPr>
              <w:rFonts w:ascii="Calibri" w:cs="Calibri"/>
              <w:i/>
              <w:iCs/>
            </w:rPr>
          </w:rPrChange>
        </w:rPr>
        <w:t>Biochimie</w:t>
      </w:r>
      <w:r w:rsidRPr="002E69E3">
        <w:rPr>
          <w:rFonts w:ascii="Calibri" w:cs="Calibri"/>
          <w:lang w:val="es-419"/>
          <w:rPrChange w:id="706" w:author="Kira Bernabe" w:date="2024-01-06T18:53:00Z">
            <w:rPr>
              <w:rFonts w:ascii="Calibri" w:cs="Calibri"/>
            </w:rPr>
          </w:rPrChange>
        </w:rPr>
        <w:t xml:space="preserve">, </w:t>
      </w:r>
      <w:r w:rsidRPr="002E69E3">
        <w:rPr>
          <w:rFonts w:ascii="Calibri" w:cs="Calibri"/>
          <w:i/>
          <w:iCs/>
          <w:lang w:val="es-419"/>
          <w:rPrChange w:id="707" w:author="Kira Bernabe" w:date="2024-01-06T18:53:00Z">
            <w:rPr>
              <w:rFonts w:ascii="Calibri" w:cs="Calibri"/>
              <w:i/>
              <w:iCs/>
            </w:rPr>
          </w:rPrChange>
        </w:rPr>
        <w:t>114</w:t>
      </w:r>
      <w:r w:rsidRPr="002E69E3">
        <w:rPr>
          <w:rFonts w:ascii="Calibri" w:cs="Calibri"/>
          <w:lang w:val="es-419"/>
          <w:rPrChange w:id="708" w:author="Kira Bernabe" w:date="2024-01-06T18:53:00Z">
            <w:rPr>
              <w:rFonts w:ascii="Calibri" w:cs="Calibri"/>
            </w:rPr>
          </w:rPrChange>
        </w:rPr>
        <w:t>, 39–47. https://doi.org/10.1016/j.biochi.2014.12.011</w:t>
      </w:r>
    </w:p>
    <w:p w14:paraId="0B3200F9" w14:textId="77777777" w:rsidR="002E69E3" w:rsidRPr="002E69E3" w:rsidRDefault="002E69E3" w:rsidP="002E69E3">
      <w:pPr>
        <w:pStyle w:val="Bibliography"/>
        <w:rPr>
          <w:rFonts w:ascii="Calibri" w:cs="Calibri"/>
        </w:rPr>
      </w:pPr>
      <w:r w:rsidRPr="002E69E3">
        <w:rPr>
          <w:rFonts w:ascii="Calibri" w:cs="Calibri"/>
          <w:lang w:val="es-419"/>
          <w:rPrChange w:id="709" w:author="Kira Bernabe" w:date="2024-01-06T18:53:00Z">
            <w:rPr>
              <w:rFonts w:ascii="Calibri" w:cs="Calibri"/>
            </w:rPr>
          </w:rPrChange>
        </w:rPr>
        <w:t xml:space="preserve">Takada, H., Morita, M., Shiwa, Y., Sugimoto, R., Suzuki, S., Kawamura, F., &amp; Yoshikawa, H. (2014). </w:t>
      </w:r>
      <w:r w:rsidRPr="002E69E3">
        <w:rPr>
          <w:rFonts w:ascii="Calibri" w:cs="Calibri"/>
        </w:rPr>
        <w:t xml:space="preserve">Cell motility and biofilm formation in </w:t>
      </w:r>
      <w:r w:rsidRPr="002E69E3">
        <w:rPr>
          <w:rFonts w:ascii="Calibri" w:cs="Calibri"/>
          <w:i/>
          <w:iCs/>
        </w:rPr>
        <w:t>Bacillus subtilis</w:t>
      </w:r>
      <w:r w:rsidRPr="002E69E3">
        <w:rPr>
          <w:rFonts w:ascii="Calibri" w:cs="Calibri"/>
        </w:rPr>
        <w:t xml:space="preserve"> are affected by the ribosomal proteins, S11 and S21. </w:t>
      </w:r>
      <w:r w:rsidRPr="002E69E3">
        <w:rPr>
          <w:rFonts w:ascii="Calibri" w:cs="Calibri"/>
          <w:i/>
          <w:iCs/>
        </w:rPr>
        <w:t>Bioscience, Biotechnology, and Biochemistry</w:t>
      </w:r>
      <w:r w:rsidRPr="002E69E3">
        <w:rPr>
          <w:rFonts w:ascii="Calibri" w:cs="Calibri"/>
        </w:rPr>
        <w:t xml:space="preserve">, </w:t>
      </w:r>
      <w:r w:rsidRPr="002E69E3">
        <w:rPr>
          <w:rFonts w:ascii="Calibri" w:cs="Calibri"/>
          <w:i/>
          <w:iCs/>
        </w:rPr>
        <w:t>78</w:t>
      </w:r>
      <w:r w:rsidRPr="002E69E3">
        <w:rPr>
          <w:rFonts w:ascii="Calibri" w:cs="Calibri"/>
        </w:rPr>
        <w:t>(5), 898–907. https://doi.org/10.1080/09168451.2014.915729</w:t>
      </w:r>
    </w:p>
    <w:p w14:paraId="185BFE2B" w14:textId="77777777" w:rsidR="002E69E3" w:rsidRPr="002E69E3" w:rsidRDefault="002E69E3" w:rsidP="002E69E3">
      <w:pPr>
        <w:pStyle w:val="Bibliography"/>
        <w:rPr>
          <w:rFonts w:ascii="Calibri" w:cs="Calibri"/>
        </w:rPr>
      </w:pPr>
      <w:proofErr w:type="spellStart"/>
      <w:r w:rsidRPr="002E69E3">
        <w:rPr>
          <w:rFonts w:ascii="Calibri" w:cs="Calibri"/>
        </w:rPr>
        <w:t>Trautmann</w:t>
      </w:r>
      <w:proofErr w:type="spellEnd"/>
      <w:r w:rsidRPr="002E69E3">
        <w:rPr>
          <w:rFonts w:ascii="Calibri" w:cs="Calibri"/>
        </w:rPr>
        <w:t xml:space="preserve">, H. S., &amp; Ramsey, K. M. (2022). A Ribosomal Protein Homolog Governs Gene Expression and Virulence in a Bacterial Pathogen. </w:t>
      </w:r>
      <w:r w:rsidRPr="002E69E3">
        <w:rPr>
          <w:rFonts w:ascii="Calibri" w:cs="Calibri"/>
          <w:i/>
          <w:iCs/>
        </w:rPr>
        <w:t>Journal of Bacteriology</w:t>
      </w:r>
      <w:r w:rsidRPr="002E69E3">
        <w:rPr>
          <w:rFonts w:ascii="Calibri" w:cs="Calibri"/>
        </w:rPr>
        <w:t xml:space="preserve">, </w:t>
      </w:r>
      <w:r w:rsidRPr="002E69E3">
        <w:rPr>
          <w:rFonts w:ascii="Calibri" w:cs="Calibri"/>
          <w:i/>
          <w:iCs/>
        </w:rPr>
        <w:t>204</w:t>
      </w:r>
      <w:r w:rsidRPr="002E69E3">
        <w:rPr>
          <w:rFonts w:ascii="Calibri" w:cs="Calibri"/>
        </w:rPr>
        <w:t>(10), e00268-22. https://doi.org/10.1128/jb.00268-22</w:t>
      </w:r>
    </w:p>
    <w:p w14:paraId="1C326375" w14:textId="77777777" w:rsidR="002E69E3" w:rsidRPr="002E69E3" w:rsidRDefault="002E69E3" w:rsidP="002E69E3">
      <w:pPr>
        <w:pStyle w:val="Bibliography"/>
        <w:rPr>
          <w:rFonts w:ascii="Calibri" w:cs="Calibri"/>
        </w:rPr>
      </w:pPr>
      <w:r w:rsidRPr="002E69E3">
        <w:rPr>
          <w:rFonts w:ascii="Calibri" w:cs="Calibri"/>
        </w:rPr>
        <w:t xml:space="preserve">Van </w:t>
      </w:r>
      <w:proofErr w:type="spellStart"/>
      <w:r w:rsidRPr="002E69E3">
        <w:rPr>
          <w:rFonts w:ascii="Calibri" w:cs="Calibri"/>
        </w:rPr>
        <w:t>Duin</w:t>
      </w:r>
      <w:proofErr w:type="spellEnd"/>
      <w:r w:rsidRPr="002E69E3">
        <w:rPr>
          <w:rFonts w:ascii="Calibri" w:cs="Calibri"/>
        </w:rPr>
        <w:t xml:space="preserve">, J., &amp; </w:t>
      </w:r>
      <w:proofErr w:type="spellStart"/>
      <w:r w:rsidRPr="002E69E3">
        <w:rPr>
          <w:rFonts w:ascii="Calibri" w:cs="Calibri"/>
        </w:rPr>
        <w:t>Wijnands</w:t>
      </w:r>
      <w:proofErr w:type="spellEnd"/>
      <w:r w:rsidRPr="002E69E3">
        <w:rPr>
          <w:rFonts w:ascii="Calibri" w:cs="Calibri"/>
        </w:rPr>
        <w:t xml:space="preserve">, R. (1981). The Function of Ribosomal Protein S21 in Protein Synthesis. </w:t>
      </w:r>
      <w:r w:rsidRPr="002E69E3">
        <w:rPr>
          <w:rFonts w:ascii="Calibri" w:cs="Calibri"/>
          <w:i/>
          <w:iCs/>
        </w:rPr>
        <w:t>European Journal of Biochemistry</w:t>
      </w:r>
      <w:r w:rsidRPr="002E69E3">
        <w:rPr>
          <w:rFonts w:ascii="Calibri" w:cs="Calibri"/>
        </w:rPr>
        <w:t xml:space="preserve">, </w:t>
      </w:r>
      <w:r w:rsidRPr="002E69E3">
        <w:rPr>
          <w:rFonts w:ascii="Calibri" w:cs="Calibri"/>
          <w:i/>
          <w:iCs/>
        </w:rPr>
        <w:t>118</w:t>
      </w:r>
      <w:r w:rsidRPr="002E69E3">
        <w:rPr>
          <w:rFonts w:ascii="Calibri" w:cs="Calibri"/>
        </w:rPr>
        <w:t>(3), 615–619. https://doi.org/10.1111/j.1432-1033.1981.tb05563.x</w:t>
      </w:r>
    </w:p>
    <w:p w14:paraId="4AB03E99" w14:textId="49EECEB1" w:rsidR="005953BC" w:rsidRPr="005953BC" w:rsidRDefault="005E743B" w:rsidP="00982EBC">
      <w:pPr>
        <w:spacing w:line="480" w:lineRule="auto"/>
        <w:jc w:val="both"/>
        <w:rPr>
          <w:rFonts w:cstheme="minorHAnsi"/>
          <w:b/>
          <w:bCs/>
        </w:rPr>
      </w:pPr>
      <w:r>
        <w:rPr>
          <w:rFonts w:cstheme="minorHAnsi"/>
          <w:b/>
          <w:bCs/>
        </w:rPr>
        <w:fldChar w:fldCharType="end"/>
      </w:r>
    </w:p>
    <w:sectPr w:rsidR="005953BC" w:rsidRPr="005953B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Kathryn Ramsey" w:date="2024-01-05T11:41:00Z" w:initials="KR">
    <w:p w14:paraId="6B93A9B9" w14:textId="0DF23800" w:rsidR="0062460E" w:rsidRDefault="0062460E">
      <w:pPr>
        <w:pStyle w:val="CommentText"/>
      </w:pPr>
      <w:r>
        <w:rPr>
          <w:rStyle w:val="CommentReference"/>
        </w:rPr>
        <w:annotationRef/>
      </w:r>
      <w:r>
        <w:t>Revise to specifically state aims</w:t>
      </w:r>
    </w:p>
  </w:comment>
  <w:comment w:id="15" w:author="Kathryn Ramsey" w:date="2024-01-05T11:42:00Z" w:initials="KR">
    <w:p w14:paraId="1CF9CC5F" w14:textId="0C921E26" w:rsidR="0062460E" w:rsidRDefault="0062460E">
      <w:pPr>
        <w:pStyle w:val="CommentText"/>
      </w:pPr>
      <w:r>
        <w:rPr>
          <w:rStyle w:val="CommentReference"/>
        </w:rPr>
        <w:annotationRef/>
      </w:r>
      <w:r>
        <w:t xml:space="preserve">Revise so that you are stating that the focus of most studies of gene regulation. </w:t>
      </w:r>
    </w:p>
  </w:comment>
  <w:comment w:id="16" w:author="Kira Bernabe" w:date="2024-01-05T15:52:00Z" w:initials="KB">
    <w:p w14:paraId="2BB8B285" w14:textId="77777777" w:rsidR="006D3418" w:rsidRDefault="006D3418" w:rsidP="006D3418">
      <w:r>
        <w:rPr>
          <w:rStyle w:val="CommentReference"/>
        </w:rPr>
        <w:annotationRef/>
      </w:r>
      <w:r>
        <w:rPr>
          <w:sz w:val="20"/>
          <w:szCs w:val="20"/>
        </w:rPr>
        <w:t>I’m not sure what you mean, should I not mention transcription?</w:t>
      </w:r>
    </w:p>
  </w:comment>
  <w:comment w:id="26" w:author="Kathryn Ramsey" w:date="2024-01-05T11:53:00Z" w:initials="KR">
    <w:p w14:paraId="6726D0FA" w14:textId="2B19034F" w:rsidR="000410EF" w:rsidRDefault="000410EF">
      <w:pPr>
        <w:pStyle w:val="CommentText"/>
      </w:pPr>
      <w:r>
        <w:rPr>
          <w:rStyle w:val="CommentReference"/>
        </w:rPr>
        <w:annotationRef/>
      </w:r>
      <w:r>
        <w:t>I would insert a single sentence here about what the ribosome does, what it is composed of, and define the abbreviation r-protiens.</w:t>
      </w:r>
    </w:p>
  </w:comment>
  <w:comment w:id="30" w:author="Kathryn Ramsey" w:date="2024-01-05T11:44:00Z" w:initials="KR">
    <w:p w14:paraId="6EF68156" w14:textId="0E1A4ACF" w:rsidR="00E4527E" w:rsidRDefault="00E4527E">
      <w:pPr>
        <w:pStyle w:val="CommentText"/>
      </w:pPr>
      <w:r>
        <w:rPr>
          <w:rStyle w:val="CommentReference"/>
        </w:rPr>
        <w:annotationRef/>
      </w:r>
      <w:r>
        <w:t xml:space="preserve">Be specific. What do you mean by versions? I think you mean to say that ribosomes with different compositions. </w:t>
      </w:r>
    </w:p>
  </w:comment>
  <w:comment w:id="32" w:author="Kathryn Ramsey" w:date="2024-01-05T11:49:00Z" w:initials="KR">
    <w:p w14:paraId="5026C71C" w14:textId="254A5409" w:rsidR="00E4527E" w:rsidRDefault="00E4527E">
      <w:pPr>
        <w:pStyle w:val="CommentText"/>
      </w:pPr>
      <w:r>
        <w:rPr>
          <w:rStyle w:val="CommentReference"/>
        </w:rPr>
        <w:annotationRef/>
      </w:r>
      <w:r>
        <w:t>Careful not to overstate the importance</w:t>
      </w:r>
    </w:p>
  </w:comment>
  <w:comment w:id="34" w:author="Kathryn Ramsey" w:date="2024-01-05T11:51:00Z" w:initials="KR">
    <w:p w14:paraId="37770B66" w14:textId="2B4359C3" w:rsidR="00E4527E" w:rsidRDefault="00E4527E">
      <w:pPr>
        <w:pStyle w:val="CommentText"/>
      </w:pPr>
      <w:r>
        <w:rPr>
          <w:rStyle w:val="CommentReference"/>
        </w:rPr>
        <w:annotationRef/>
      </w:r>
      <w:r>
        <w:t>I don’t love this description and would like to avoid using it moving forward. Can you describe this in another way?</w:t>
      </w:r>
    </w:p>
  </w:comment>
  <w:comment w:id="35" w:author="Kira Bernabe" w:date="2024-01-05T16:00:00Z" w:initials="KB">
    <w:p w14:paraId="2A229390" w14:textId="77777777" w:rsidR="006D3418" w:rsidRDefault="006D3418" w:rsidP="006D3418">
      <w:r>
        <w:rPr>
          <w:rStyle w:val="CommentReference"/>
        </w:rPr>
        <w:annotationRef/>
      </w:r>
      <w:r>
        <w:rPr>
          <w:sz w:val="20"/>
          <w:szCs w:val="20"/>
        </w:rPr>
        <w:t>I don’t know if this is better</w:t>
      </w:r>
    </w:p>
  </w:comment>
  <w:comment w:id="40" w:author="Kathryn Ramsey" w:date="2024-01-05T11:52:00Z" w:initials="KR">
    <w:p w14:paraId="22D61F26" w14:textId="1E9F15B9" w:rsidR="00E4527E" w:rsidRDefault="00E4527E">
      <w:pPr>
        <w:pStyle w:val="CommentText"/>
      </w:pPr>
      <w:r>
        <w:rPr>
          <w:rStyle w:val="CommentReference"/>
        </w:rPr>
        <w:annotationRef/>
      </w:r>
      <w:r>
        <w:t>I think you mean to specify “incorporation of different homologs of r-proteins”</w:t>
      </w:r>
    </w:p>
  </w:comment>
  <w:comment w:id="52" w:author="Kathryn Ramsey" w:date="2024-01-05T11:57:00Z" w:initials="KR">
    <w:p w14:paraId="3D660AA5" w14:textId="28D8C38C" w:rsidR="007C1144" w:rsidRDefault="007C1144">
      <w:pPr>
        <w:pStyle w:val="CommentText"/>
      </w:pPr>
      <w:r>
        <w:rPr>
          <w:rStyle w:val="CommentReference"/>
        </w:rPr>
        <w:annotationRef/>
      </w:r>
      <w:r>
        <w:t xml:space="preserve">This is much better, but re-organize a bit. Start with the discussion that there are paralogs of r-proteins that either do or do not coordinate zinc, then that the non-zinc-coordinating ones are produced and incorporated into ribosomes under low zinc conditions, then end with a discussion of the functional consequences of these changes in ribosome composition. </w:t>
      </w:r>
    </w:p>
  </w:comment>
  <w:comment w:id="67" w:author="Kathryn Ramsey" w:date="2024-01-05T12:01:00Z" w:initials="KR">
    <w:p w14:paraId="742ED9B5" w14:textId="2AEBE9D0" w:rsidR="007C1144" w:rsidRDefault="007C1144">
      <w:pPr>
        <w:pStyle w:val="CommentText"/>
      </w:pPr>
      <w:r>
        <w:rPr>
          <w:rStyle w:val="CommentReference"/>
        </w:rPr>
        <w:annotationRef/>
      </w:r>
      <w:r>
        <w:t xml:space="preserve">Can you justify this statement? If not, I’d remove it. </w:t>
      </w:r>
    </w:p>
  </w:comment>
  <w:comment w:id="69" w:author="Kathryn Ramsey" w:date="2024-01-05T12:01:00Z" w:initials="KR">
    <w:p w14:paraId="162B41F8" w14:textId="7FC4673C" w:rsidR="007C1144" w:rsidRDefault="007C1144">
      <w:pPr>
        <w:pStyle w:val="CommentText"/>
      </w:pPr>
      <w:r>
        <w:rPr>
          <w:rStyle w:val="CommentReference"/>
        </w:rPr>
        <w:annotationRef/>
      </w:r>
      <w:r>
        <w:t xml:space="preserve">Be more specific. I think you mean when there is a loss of bS21 function. </w:t>
      </w:r>
    </w:p>
  </w:comment>
  <w:comment w:id="70" w:author="Kira Bernabe" w:date="2024-01-06T17:40:00Z" w:initials="KB">
    <w:p w14:paraId="416978F5" w14:textId="77777777" w:rsidR="00A70F86" w:rsidRDefault="00A70F86" w:rsidP="00A70F86">
      <w:r>
        <w:rPr>
          <w:rStyle w:val="CommentReference"/>
        </w:rPr>
        <w:annotationRef/>
      </w:r>
      <w:r>
        <w:rPr>
          <w:sz w:val="20"/>
          <w:szCs w:val="20"/>
        </w:rPr>
        <w:t>I mean that bS21 seems to influence a variety of phenotypes in different species. Does it have to be lost in order for that to be true? I admit I’m not quite following what distinction you’d like me to make, especially because I then go on to list mutations/loss that change phenotypes of specific traits</w:t>
      </w:r>
    </w:p>
    <w:p w14:paraId="573ABAC6" w14:textId="77777777" w:rsidR="00A70F86" w:rsidRDefault="00A70F86" w:rsidP="00A70F86"/>
  </w:comment>
  <w:comment w:id="71" w:author="Kathryn Ramsey" w:date="2024-01-05T12:07:00Z" w:initials="KR">
    <w:p w14:paraId="4A760C34" w14:textId="19EFCCE4" w:rsidR="0095104F" w:rsidRDefault="0095104F">
      <w:pPr>
        <w:pStyle w:val="CommentText"/>
      </w:pPr>
      <w:r>
        <w:rPr>
          <w:rStyle w:val="CommentReference"/>
        </w:rPr>
        <w:annotationRef/>
      </w:r>
      <w:r>
        <w:t xml:space="preserve">We know the molecular mechanism by which this occurs. I would include a short description of it, and also a justification of why we think bS21 function in S. aureus and F. tularensis would not be the same. </w:t>
      </w:r>
    </w:p>
  </w:comment>
  <w:comment w:id="81" w:author="Kathryn Ramsey" w:date="2024-01-05T12:08:00Z" w:initials="KR">
    <w:p w14:paraId="7A361FF5" w14:textId="6F06F9A1" w:rsidR="0095104F" w:rsidRDefault="0095104F">
      <w:pPr>
        <w:pStyle w:val="CommentText"/>
      </w:pPr>
      <w:r>
        <w:rPr>
          <w:rStyle w:val="CommentReference"/>
        </w:rPr>
        <w:annotationRef/>
      </w:r>
      <w:r>
        <w:t xml:space="preserve">Generally want to have a figure title that describes the overall figure. </w:t>
      </w:r>
    </w:p>
  </w:comment>
  <w:comment w:id="110" w:author="Kathryn Ramsey" w:date="2024-01-05T12:09:00Z" w:initials="KR">
    <w:p w14:paraId="62C940C8" w14:textId="12BE122F" w:rsidR="0095104F" w:rsidRDefault="0095104F">
      <w:pPr>
        <w:pStyle w:val="CommentText"/>
      </w:pPr>
      <w:r>
        <w:rPr>
          <w:rStyle w:val="CommentReference"/>
        </w:rPr>
        <w:annotationRef/>
      </w:r>
      <w:r>
        <w:t xml:space="preserve">Cite which structure this is, and also note what is colored in blue, yellow, and what is not being shown . </w:t>
      </w:r>
    </w:p>
  </w:comment>
  <w:comment w:id="197" w:author="Kathryn Ramsey" w:date="2024-01-05T13:19:00Z" w:initials="KR">
    <w:p w14:paraId="29F40826" w14:textId="1F3C32EF" w:rsidR="004C72F3" w:rsidRDefault="004C72F3">
      <w:pPr>
        <w:pStyle w:val="CommentText"/>
      </w:pPr>
      <w:r>
        <w:rPr>
          <w:rStyle w:val="CommentReference"/>
        </w:rPr>
        <w:annotationRef/>
      </w:r>
      <w:r>
        <w:t xml:space="preserve">Start off by briefly describing F. tularensis as a pathogen. </w:t>
      </w:r>
    </w:p>
  </w:comment>
  <w:comment w:id="207" w:author="Kathryn Ramsey" w:date="2024-01-05T12:24:00Z" w:initials="KR">
    <w:p w14:paraId="73C63A66" w14:textId="6A45D0E6" w:rsidR="00B57000" w:rsidRPr="00B57000" w:rsidRDefault="00B57000" w:rsidP="00B57000">
      <w:pPr>
        <w:spacing w:line="240" w:lineRule="auto"/>
        <w:rPr>
          <w:rFonts w:ascii="Times New Roman" w:eastAsia="Times New Roman" w:hAnsi="Times New Roman" w:cs="Times New Roman"/>
          <w:kern w:val="0"/>
          <w14:ligatures w14:val="none"/>
        </w:rPr>
      </w:pPr>
      <w:r>
        <w:rPr>
          <w:rStyle w:val="CommentReference"/>
        </w:rPr>
        <w:annotationRef/>
      </w:r>
      <w:r w:rsidRPr="00B57000">
        <w:rPr>
          <w:rFonts w:ascii="Times New Roman" w:eastAsia="Times New Roman" w:hAnsi="Times New Roman" w:cs="Times New Roman"/>
          <w:kern w:val="0"/>
          <w14:ligatures w14:val="none"/>
        </w:rPr>
        <w:t xml:space="preserve">Robertson, W. R., Dowsett, S. J. &amp; Hardy, S. J. S. Exchange of ribosomal proteins among the ribosomes of </w:t>
      </w:r>
      <w:r w:rsidRPr="00B57000">
        <w:rPr>
          <w:rFonts w:ascii="Times New Roman" w:eastAsia="Times New Roman" w:hAnsi="Times New Roman" w:cs="Times New Roman"/>
          <w:i/>
          <w:iCs/>
          <w:kern w:val="0"/>
          <w14:ligatures w14:val="none"/>
        </w:rPr>
        <w:t>Escherichia coli</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i/>
          <w:iCs/>
          <w:kern w:val="0"/>
          <w14:ligatures w14:val="none"/>
        </w:rPr>
        <w:t>Mol Gen Genetics Mgg</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b/>
          <w:bCs/>
          <w:kern w:val="0"/>
          <w14:ligatures w14:val="none"/>
        </w:rPr>
        <w:t>157</w:t>
      </w:r>
      <w:r w:rsidRPr="00B57000">
        <w:rPr>
          <w:rFonts w:ascii="Times New Roman" w:eastAsia="Times New Roman" w:hAnsi="Times New Roman" w:cs="Times New Roman"/>
          <w:kern w:val="0"/>
          <w14:ligatures w14:val="none"/>
        </w:rPr>
        <w:t xml:space="preserve">, 205–214 (1977). </w:t>
      </w:r>
    </w:p>
  </w:comment>
  <w:comment w:id="208" w:author="Kira Bernabe" w:date="2024-01-05T17:03:00Z" w:initials="KB">
    <w:p w14:paraId="69AC2422" w14:textId="77777777" w:rsidR="0053215F" w:rsidRDefault="0053215F" w:rsidP="0053215F">
      <w:r>
        <w:rPr>
          <w:rStyle w:val="CommentReference"/>
        </w:rPr>
        <w:annotationRef/>
      </w:r>
      <w:r>
        <w:rPr>
          <w:sz w:val="20"/>
          <w:szCs w:val="20"/>
        </w:rPr>
        <w:t>This is the same source I used here</w:t>
      </w:r>
    </w:p>
  </w:comment>
  <w:comment w:id="210" w:author="Kathryn Ramsey" w:date="2024-01-05T12:29:00Z" w:initials="KR">
    <w:p w14:paraId="6DA30DE1" w14:textId="18DCA6DA" w:rsidR="00B57000" w:rsidRDefault="00B57000">
      <w:pPr>
        <w:pStyle w:val="CommentText"/>
      </w:pPr>
      <w:r>
        <w:rPr>
          <w:rStyle w:val="CommentReference"/>
        </w:rPr>
        <w:annotationRef/>
      </w:r>
      <w:r>
        <w:t>I would highlight the salient points that lead the reader to the key conclusion at the end of the sentence. Something to keep in mind- while it’s cool that bS21-2 influences virulence (and gets us funding!), does that really matter with respect to how it influences gene expression?  I would outline the following:</w:t>
      </w:r>
      <w:r>
        <w:br/>
        <w:t xml:space="preserve">1. Loss of bS21-2 leads to changes in abundance for lots of proteins. </w:t>
      </w:r>
      <w:r>
        <w:br/>
        <w:t>2. For ~160 proteins, these changes can’t be explained by changes in transcript abundance</w:t>
      </w:r>
      <w:r>
        <w:br/>
        <w:t xml:space="preserve">3. While there are other phenotypes associated with loss of bS21-2, adding back bS21-2 (but not bS21-1 or bS21-3) can complement those phenotypes. </w:t>
      </w:r>
    </w:p>
  </w:comment>
  <w:comment w:id="221" w:author="Kira Bernabe" w:date="2024-01-06T18:21:00Z" w:initials="KB">
    <w:p w14:paraId="419D893D" w14:textId="77777777" w:rsidR="00B86DBA" w:rsidRDefault="00B86DBA" w:rsidP="00B86DBA">
      <w:r>
        <w:rPr>
          <w:rStyle w:val="CommentReference"/>
        </w:rPr>
        <w:annotationRef/>
      </w:r>
      <w:r>
        <w:rPr>
          <w:sz w:val="20"/>
          <w:szCs w:val="20"/>
        </w:rPr>
        <w:t>I know I have to put this in my own words</w:t>
      </w:r>
    </w:p>
  </w:comment>
  <w:comment w:id="228" w:author="Kathryn Ramsey" w:date="2024-01-05T14:36:00Z" w:initials="KR">
    <w:p w14:paraId="28E38CAB" w14:textId="77777777" w:rsidR="00BE6A1D" w:rsidRDefault="00BE6A1D" w:rsidP="00BE6A1D">
      <w:pPr>
        <w:pStyle w:val="CommentText"/>
      </w:pPr>
      <w:r>
        <w:rPr>
          <w:rStyle w:val="CommentReference"/>
        </w:rPr>
        <w:annotationRef/>
      </w:r>
      <w:r>
        <w:t xml:space="preserve">Doesn’t fit here anymore but lovely. Consider re-homing. </w:t>
      </w:r>
    </w:p>
  </w:comment>
  <w:comment w:id="229" w:author="Kira Bernabe" w:date="2024-01-06T18:38:00Z" w:initials="KB">
    <w:p w14:paraId="6533CD82" w14:textId="77777777" w:rsidR="00BE6A1D" w:rsidRDefault="00BE6A1D" w:rsidP="00BE6A1D">
      <w:r>
        <w:rPr>
          <w:rStyle w:val="CommentReference"/>
        </w:rPr>
        <w:annotationRef/>
      </w:r>
      <w:r>
        <w:rPr>
          <w:sz w:val="20"/>
          <w:szCs w:val="20"/>
        </w:rPr>
        <w:t>Maybe here?</w:t>
      </w:r>
    </w:p>
  </w:comment>
  <w:comment w:id="246" w:author="Kathryn Ramsey" w:date="2024-01-05T13:18:00Z" w:initials="KR">
    <w:p w14:paraId="2623AC63" w14:textId="2CC335D2" w:rsidR="00DC025F" w:rsidRDefault="00DC025F">
      <w:pPr>
        <w:pStyle w:val="CommentText"/>
      </w:pPr>
      <w:r>
        <w:rPr>
          <w:rStyle w:val="CommentReference"/>
        </w:rPr>
        <w:annotationRef/>
      </w:r>
      <w:r>
        <w:t xml:space="preserve">Why? Start off by mentioning that it is a normal member of the human microbiome that can cause major infections if given a chance. </w:t>
      </w:r>
    </w:p>
  </w:comment>
  <w:comment w:id="248" w:author="Kathryn Ramsey" w:date="2024-01-05T13:14:00Z" w:initials="KR">
    <w:p w14:paraId="3F89EF91" w14:textId="77777777" w:rsidR="00291BB0" w:rsidRDefault="00B22B17" w:rsidP="00291BB0">
      <w:pPr>
        <w:spacing w:line="240" w:lineRule="auto"/>
      </w:pPr>
      <w:r>
        <w:rPr>
          <w:rStyle w:val="CommentReference"/>
        </w:rPr>
        <w:annotationRef/>
      </w:r>
      <w:r>
        <w:t>Als</w:t>
      </w:r>
      <w:r w:rsidR="00291BB0">
        <w:t>o:</w:t>
      </w:r>
    </w:p>
    <w:p w14:paraId="0002FCF9" w14:textId="2FE2AAFD" w:rsidR="00291BB0" w:rsidRPr="00291BB0" w:rsidRDefault="00291BB0" w:rsidP="00291BB0">
      <w:pPr>
        <w:spacing w:line="240" w:lineRule="auto"/>
        <w:rPr>
          <w:rFonts w:ascii="Times New Roman" w:eastAsia="Times New Roman" w:hAnsi="Times New Roman" w:cs="Times New Roman"/>
          <w:kern w:val="0"/>
          <w14:ligatures w14:val="none"/>
        </w:rPr>
      </w:pPr>
      <w:r w:rsidRPr="00291BB0">
        <w:rPr>
          <w:rFonts w:ascii="Times New Roman" w:eastAsia="Times New Roman" w:hAnsi="Times New Roman" w:cs="Times New Roman"/>
          <w:kern w:val="0"/>
          <w14:ligatures w14:val="none"/>
        </w:rPr>
        <w:t xml:space="preserve">Matsuo, M., Cui, L., Kim, J. &amp; Hiramatsu, K. Comprehensive identification of mutations responsible for heterogeneous vancomycin-intermediate Staphylococcus aureus (hVISA)-to-VISA conversion in laboratory-generated VISA strains derived from hVISA clinical strain Mu3. </w:t>
      </w:r>
      <w:r w:rsidRPr="00291BB0">
        <w:rPr>
          <w:rFonts w:ascii="Times New Roman" w:eastAsia="Times New Roman" w:hAnsi="Times New Roman" w:cs="Times New Roman"/>
          <w:i/>
          <w:iCs/>
          <w:kern w:val="0"/>
          <w14:ligatures w14:val="none"/>
        </w:rPr>
        <w:t>Antimicrob Agents Ch</w:t>
      </w:r>
      <w:r w:rsidRPr="00291BB0">
        <w:rPr>
          <w:rFonts w:ascii="Times New Roman" w:eastAsia="Times New Roman" w:hAnsi="Times New Roman" w:cs="Times New Roman"/>
          <w:kern w:val="0"/>
          <w14:ligatures w14:val="none"/>
        </w:rPr>
        <w:t xml:space="preserve"> </w:t>
      </w:r>
      <w:r w:rsidRPr="00291BB0">
        <w:rPr>
          <w:rFonts w:ascii="Times New Roman" w:eastAsia="Times New Roman" w:hAnsi="Times New Roman" w:cs="Times New Roman"/>
          <w:b/>
          <w:bCs/>
          <w:kern w:val="0"/>
          <w14:ligatures w14:val="none"/>
        </w:rPr>
        <w:t>57</w:t>
      </w:r>
      <w:r w:rsidRPr="00291BB0">
        <w:rPr>
          <w:rFonts w:ascii="Times New Roman" w:eastAsia="Times New Roman" w:hAnsi="Times New Roman" w:cs="Times New Roman"/>
          <w:kern w:val="0"/>
          <w14:ligatures w14:val="none"/>
        </w:rPr>
        <w:t xml:space="preserve">, 5843–53 (2013). </w:t>
      </w:r>
    </w:p>
    <w:p w14:paraId="0DAF98B4" w14:textId="77777777" w:rsidR="00291BB0" w:rsidRPr="00291BB0" w:rsidRDefault="00291BB0" w:rsidP="00291BB0">
      <w:pPr>
        <w:spacing w:after="0" w:line="240" w:lineRule="auto"/>
        <w:rPr>
          <w:rFonts w:ascii="Times New Roman" w:eastAsia="Times New Roman" w:hAnsi="Times New Roman" w:cs="Times New Roman"/>
          <w:kern w:val="0"/>
          <w14:ligatures w14:val="none"/>
        </w:rPr>
      </w:pPr>
    </w:p>
    <w:p w14:paraId="6498BE38" w14:textId="59466073" w:rsidR="00291BB0" w:rsidRPr="00291BB0" w:rsidRDefault="00291BB0" w:rsidP="00291BB0">
      <w:pPr>
        <w:spacing w:after="0" w:line="240" w:lineRule="auto"/>
        <w:rPr>
          <w:rFonts w:ascii="Times New Roman" w:eastAsia="Times New Roman" w:hAnsi="Times New Roman" w:cs="Times New Roman"/>
          <w:kern w:val="0"/>
          <w14:ligatures w14:val="none"/>
        </w:rPr>
      </w:pPr>
      <w:r w:rsidRPr="00291BB0">
        <w:rPr>
          <w:rFonts w:ascii="Times New Roman" w:eastAsia="Times New Roman" w:hAnsi="Times New Roman" w:cs="Times New Roman"/>
          <w:kern w:val="0"/>
          <w14:ligatures w14:val="none"/>
        </w:rPr>
        <w:t xml:space="preserve">Cameron, D. R. </w:t>
      </w:r>
      <w:r w:rsidRPr="00291BB0">
        <w:rPr>
          <w:rFonts w:ascii="Times New Roman" w:eastAsia="Times New Roman" w:hAnsi="Times New Roman" w:cs="Times New Roman"/>
          <w:i/>
          <w:iCs/>
          <w:kern w:val="0"/>
          <w14:ligatures w14:val="none"/>
        </w:rPr>
        <w:t>et al.</w:t>
      </w:r>
      <w:r w:rsidRPr="00291BB0">
        <w:rPr>
          <w:rFonts w:ascii="Times New Roman" w:eastAsia="Times New Roman" w:hAnsi="Times New Roman" w:cs="Times New Roman"/>
          <w:kern w:val="0"/>
          <w14:ligatures w14:val="none"/>
        </w:rPr>
        <w:t xml:space="preserve"> Serine/threonine phosphatase Stp1 contributes to reduced susceptibility to vancomycin and virulence in Staphylococcus aureus. </w:t>
      </w:r>
      <w:r w:rsidRPr="00291BB0">
        <w:rPr>
          <w:rFonts w:ascii="Times New Roman" w:eastAsia="Times New Roman" w:hAnsi="Times New Roman" w:cs="Times New Roman"/>
          <w:i/>
          <w:iCs/>
          <w:kern w:val="0"/>
          <w14:ligatures w14:val="none"/>
        </w:rPr>
        <w:t>J Infect Dis</w:t>
      </w:r>
      <w:r w:rsidRPr="00291BB0">
        <w:rPr>
          <w:rFonts w:ascii="Times New Roman" w:eastAsia="Times New Roman" w:hAnsi="Times New Roman" w:cs="Times New Roman"/>
          <w:kern w:val="0"/>
          <w14:ligatures w14:val="none"/>
        </w:rPr>
        <w:t xml:space="preserve"> </w:t>
      </w:r>
      <w:r w:rsidRPr="00291BB0">
        <w:rPr>
          <w:rFonts w:ascii="Times New Roman" w:eastAsia="Times New Roman" w:hAnsi="Times New Roman" w:cs="Times New Roman"/>
          <w:b/>
          <w:bCs/>
          <w:kern w:val="0"/>
          <w14:ligatures w14:val="none"/>
        </w:rPr>
        <w:t>205</w:t>
      </w:r>
      <w:r w:rsidRPr="00291BB0">
        <w:rPr>
          <w:rFonts w:ascii="Times New Roman" w:eastAsia="Times New Roman" w:hAnsi="Times New Roman" w:cs="Times New Roman"/>
          <w:kern w:val="0"/>
          <w14:ligatures w14:val="none"/>
        </w:rPr>
        <w:t xml:space="preserve">, 1677–87 (2012). </w:t>
      </w:r>
    </w:p>
    <w:p w14:paraId="52C653FE" w14:textId="77777777" w:rsidR="00291BB0" w:rsidRPr="00291BB0" w:rsidRDefault="00291BB0" w:rsidP="00291BB0">
      <w:pPr>
        <w:spacing w:after="0" w:line="240" w:lineRule="auto"/>
        <w:rPr>
          <w:rFonts w:ascii="Times New Roman" w:eastAsia="Times New Roman" w:hAnsi="Times New Roman" w:cs="Times New Roman"/>
          <w:kern w:val="0"/>
          <w14:ligatures w14:val="none"/>
        </w:rPr>
      </w:pPr>
    </w:p>
    <w:p w14:paraId="39AC97F3" w14:textId="2481E65E" w:rsidR="00B22B17" w:rsidRDefault="00B22B17">
      <w:pPr>
        <w:pStyle w:val="CommentText"/>
      </w:pPr>
    </w:p>
  </w:comment>
  <w:comment w:id="256" w:author="Kathryn Ramsey" w:date="2024-01-05T13:25:00Z" w:initials="KR">
    <w:p w14:paraId="41D8F5C1" w14:textId="030A8AA6" w:rsidR="003F3902" w:rsidRDefault="003F3902">
      <w:pPr>
        <w:pStyle w:val="CommentText"/>
      </w:pPr>
      <w:r>
        <w:rPr>
          <w:rStyle w:val="CommentReference"/>
        </w:rPr>
        <w:annotationRef/>
      </w:r>
      <w:r>
        <w:t>Why? Connect the dots a bit here. Modify / gollow up with a proposed model.</w:t>
      </w:r>
    </w:p>
  </w:comment>
  <w:comment w:id="268" w:author="Kathryn Ramsey" w:date="2024-01-05T14:39:00Z" w:initials="KR">
    <w:p w14:paraId="21802C34" w14:textId="77777777" w:rsidR="00BE6A1D" w:rsidRDefault="00BE6A1D" w:rsidP="00BE6A1D">
      <w:pPr>
        <w:pStyle w:val="CommentText"/>
      </w:pPr>
      <w:r>
        <w:rPr>
          <w:rStyle w:val="CommentReference"/>
        </w:rPr>
        <w:annotationRef/>
      </w:r>
      <w:r>
        <w:t xml:space="preserve">Again, doesn’t quite fit here. </w:t>
      </w:r>
    </w:p>
  </w:comment>
  <w:comment w:id="269" w:author="Kira Bernabe" w:date="2024-01-06T18:39:00Z" w:initials="KB">
    <w:p w14:paraId="04CE57E6" w14:textId="77777777" w:rsidR="00BE6A1D" w:rsidRDefault="00BE6A1D" w:rsidP="00BE6A1D">
      <w:r>
        <w:rPr>
          <w:rStyle w:val="CommentReference"/>
        </w:rPr>
        <w:annotationRef/>
      </w:r>
      <w:r>
        <w:rPr>
          <w:sz w:val="20"/>
          <w:szCs w:val="20"/>
        </w:rPr>
        <w:t>Maybe?</w:t>
      </w:r>
    </w:p>
  </w:comment>
  <w:comment w:id="273" w:author="Kathryn Ramsey" w:date="2024-01-05T13:54:00Z" w:initials="KR">
    <w:p w14:paraId="4FACC46E" w14:textId="4D521577" w:rsidR="0026662A" w:rsidRDefault="0026662A">
      <w:pPr>
        <w:pStyle w:val="CommentText"/>
      </w:pPr>
      <w:r>
        <w:rPr>
          <w:rStyle w:val="CommentReference"/>
        </w:rPr>
        <w:annotationRef/>
      </w:r>
      <w:r>
        <w:t xml:space="preserve">Did you make this figure? If not, it needs to be cited. </w:t>
      </w:r>
    </w:p>
  </w:comment>
  <w:comment w:id="287" w:author="Kathryn Ramsey" w:date="2024-01-05T13:43:00Z" w:initials="KR">
    <w:p w14:paraId="02D7B512" w14:textId="5043ADBD" w:rsidR="00C209F4" w:rsidRDefault="00C209F4">
      <w:pPr>
        <w:pStyle w:val="CommentText"/>
      </w:pPr>
      <w:r>
        <w:rPr>
          <w:rStyle w:val="CommentReference"/>
        </w:rPr>
        <w:annotationRef/>
      </w:r>
      <w:r>
        <w:t xml:space="preserve">This sentence is doing a LOT of work. Break it down further. Start by saying that we want to compare translation in a single cell, so we want a method to separate the different classes of ribosomes. Then say we’ll do this by immunoprecipitation but since we don’t have a specific antibody to each homolog, we need to add epitope tags.  </w:t>
      </w:r>
    </w:p>
  </w:comment>
  <w:comment w:id="315" w:author="Kathryn Ramsey" w:date="2024-01-05T13:58:00Z" w:initials="KR">
    <w:p w14:paraId="7679C170" w14:textId="10733F11" w:rsidR="007D69F6" w:rsidRDefault="007D69F6">
      <w:pPr>
        <w:pStyle w:val="CommentText"/>
      </w:pPr>
      <w:r>
        <w:rPr>
          <w:rStyle w:val="CommentReference"/>
        </w:rPr>
        <w:annotationRef/>
      </w:r>
      <w:r>
        <w:t xml:space="preserve">Instead of saying this, specify “In order to..”. Specifically, you are </w:t>
      </w:r>
      <w:r w:rsidRPr="007D69F6">
        <w:rPr>
          <w:b/>
          <w:bCs/>
        </w:rPr>
        <w:t>testing</w:t>
      </w:r>
      <w:r>
        <w:t xml:space="preserve"> the efficiency of ummunoprecipitation using different tags.</w:t>
      </w:r>
    </w:p>
  </w:comment>
  <w:comment w:id="319" w:author="Kathryn Ramsey" w:date="2024-01-05T14:02:00Z" w:initials="KR">
    <w:p w14:paraId="15A388F1" w14:textId="5876745D" w:rsidR="00620864" w:rsidRDefault="00620864">
      <w:pPr>
        <w:pStyle w:val="CommentText"/>
      </w:pPr>
      <w:r>
        <w:rPr>
          <w:rStyle w:val="CommentReference"/>
        </w:rPr>
        <w:annotationRef/>
      </w:r>
      <w:r>
        <w:t xml:space="preserve">Not under the control of the rpsU2 promoter. </w:t>
      </w:r>
    </w:p>
  </w:comment>
  <w:comment w:id="321" w:author="Kathryn Ramsey" w:date="2024-01-05T14:04:00Z" w:initials="KR">
    <w:p w14:paraId="4B06F3AA" w14:textId="03F35520" w:rsidR="00620864" w:rsidRDefault="00620864">
      <w:pPr>
        <w:pStyle w:val="CommentText"/>
      </w:pPr>
      <w:r>
        <w:rPr>
          <w:rStyle w:val="CommentReference"/>
        </w:rPr>
        <w:annotationRef/>
      </w:r>
      <w:r>
        <w:t>that encode bS21-2 in frame with each epitope tag to be tested</w:t>
      </w:r>
    </w:p>
  </w:comment>
  <w:comment w:id="322" w:author="Kira Bernabe" w:date="2024-01-05T17:16:00Z" w:initials="KB">
    <w:p w14:paraId="3D7F2273" w14:textId="77777777" w:rsidR="00653E96" w:rsidRDefault="00653E96" w:rsidP="00653E96">
      <w:r>
        <w:rPr>
          <w:rStyle w:val="CommentReference"/>
        </w:rPr>
        <w:annotationRef/>
      </w:r>
      <w:r>
        <w:rPr>
          <w:sz w:val="20"/>
          <w:szCs w:val="20"/>
        </w:rPr>
        <w:t>Btw is it ok to refer to it as LVS here?</w:t>
      </w:r>
    </w:p>
  </w:comment>
  <w:comment w:id="327" w:author="Kathryn Ramsey" w:date="2024-01-05T14:06:00Z" w:initials="KR">
    <w:p w14:paraId="001773D8" w14:textId="2D5C54E7" w:rsidR="00620864" w:rsidRDefault="00620864">
      <w:pPr>
        <w:pStyle w:val="CommentText"/>
      </w:pPr>
      <w:r>
        <w:rPr>
          <w:rStyle w:val="CommentReference"/>
        </w:rPr>
        <w:annotationRef/>
      </w:r>
      <w:r>
        <w:t>Did that just delete the epitopte tag? How did you confirm these plasmids?</w:t>
      </w:r>
    </w:p>
  </w:comment>
  <w:comment w:id="340" w:author="Kathryn Ramsey" w:date="2024-01-05T14:09:00Z" w:initials="KR">
    <w:p w14:paraId="45C27F87" w14:textId="50A1F362" w:rsidR="0060286C" w:rsidRDefault="0060286C">
      <w:pPr>
        <w:pStyle w:val="CommentText"/>
      </w:pPr>
      <w:r>
        <w:rPr>
          <w:rStyle w:val="CommentReference"/>
        </w:rPr>
        <w:annotationRef/>
      </w:r>
      <w:r>
        <w:t>You have plenty of room and I think it would be helpful to include the descriptive name so it’s clear that they are all fused to rpsU2</w:t>
      </w:r>
    </w:p>
  </w:comment>
  <w:comment w:id="357" w:author="Kathryn Ramsey" w:date="2024-01-05T14:01:00Z" w:initials="KR">
    <w:p w14:paraId="0CC444BE" w14:textId="0416A929" w:rsidR="007D69F6" w:rsidRDefault="007D69F6">
      <w:pPr>
        <w:pStyle w:val="CommentText"/>
      </w:pPr>
      <w:r>
        <w:rPr>
          <w:rStyle w:val="CommentReference"/>
        </w:rPr>
        <w:annotationRef/>
      </w:r>
      <w:r>
        <w:t>What did you find?</w:t>
      </w:r>
    </w:p>
  </w:comment>
  <w:comment w:id="374" w:author="Kira Bernabe" w:date="2024-01-06T18:36:00Z" w:initials="KB">
    <w:p w14:paraId="0ED52075" w14:textId="77777777" w:rsidR="00BE6A1D" w:rsidRDefault="00BE6A1D" w:rsidP="00BE6A1D">
      <w:r>
        <w:rPr>
          <w:rStyle w:val="CommentReference"/>
        </w:rPr>
        <w:annotationRef/>
      </w:r>
      <w:r>
        <w:rPr>
          <w:sz w:val="20"/>
          <w:szCs w:val="20"/>
        </w:rPr>
        <w:t>I don’t think this is the best placement for this figure but it’s where it’s referenced</w:t>
      </w:r>
    </w:p>
  </w:comment>
  <w:comment w:id="381" w:author="Kathryn Ramsey" w:date="2024-01-05T14:12:00Z" w:initials="KR">
    <w:p w14:paraId="53D582B6" w14:textId="68BC02AD" w:rsidR="004312BA" w:rsidRDefault="004312BA">
      <w:pPr>
        <w:pStyle w:val="CommentText"/>
      </w:pPr>
      <w:r>
        <w:rPr>
          <w:rStyle w:val="CommentReference"/>
        </w:rPr>
        <w:annotationRef/>
      </w:r>
      <w:r>
        <w:t xml:space="preserve">I would put these side-by side, so they can take up the space across the page. The WB is missing the “-“ above the lanes. </w:t>
      </w:r>
    </w:p>
  </w:comment>
  <w:comment w:id="382" w:author="Kira Bernabe" w:date="2024-01-06T14:05:00Z" w:initials="KB">
    <w:p w14:paraId="73B31614" w14:textId="77777777" w:rsidR="00A91BE7" w:rsidRDefault="00E56BA6" w:rsidP="00A91BE7">
      <w:r>
        <w:rPr>
          <w:rStyle w:val="CommentReference"/>
        </w:rPr>
        <w:annotationRef/>
      </w:r>
      <w:r w:rsidR="00A91BE7">
        <w:rPr>
          <w:sz w:val="20"/>
          <w:szCs w:val="20"/>
        </w:rPr>
        <w:t>I set this to replace the old one but I have no idea how to get rid of that red band in the middle, makes me think it will delete it</w:t>
      </w:r>
    </w:p>
  </w:comment>
  <w:comment w:id="384" w:author="Kathryn Ramsey" w:date="2024-01-05T14:13:00Z" w:initials="KR">
    <w:p w14:paraId="0F36B8B6" w14:textId="6C59EBBD" w:rsidR="004312BA" w:rsidRDefault="004312BA">
      <w:pPr>
        <w:pStyle w:val="CommentText"/>
      </w:pPr>
      <w:r>
        <w:rPr>
          <w:rStyle w:val="CommentReference"/>
        </w:rPr>
        <w:annotationRef/>
      </w:r>
      <w:r>
        <w:rPr>
          <w:rStyle w:val="CommentReference"/>
        </w:rPr>
        <w:annotationRef/>
      </w:r>
      <w:r>
        <w:t xml:space="preserve">At the end of the figure, you should add what all the abbreviations at the top mean. </w:t>
      </w:r>
    </w:p>
  </w:comment>
  <w:comment w:id="428" w:author="Kira Bernabe" w:date="2024-01-06T16:40:00Z" w:initials="KB">
    <w:p w14:paraId="7281A170" w14:textId="77777777" w:rsidR="00517147" w:rsidRDefault="00517147" w:rsidP="00517147">
      <w:r>
        <w:rPr>
          <w:rStyle w:val="CommentReference"/>
        </w:rPr>
        <w:annotationRef/>
      </w:r>
      <w:r>
        <w:rPr>
          <w:sz w:val="20"/>
          <w:szCs w:val="20"/>
        </w:rPr>
        <w:t>Not quite sure about the order here to be honest. Buskirk has RNA depletion right after ligation and before RT but Li has it right after circularization and before PCR</w:t>
      </w:r>
    </w:p>
  </w:comment>
  <w:comment w:id="433" w:author="Kira Bernabe" w:date="2024-01-06T16:41:00Z" w:initials="KB">
    <w:p w14:paraId="5CA39F99" w14:textId="77777777" w:rsidR="00517147" w:rsidRDefault="00517147" w:rsidP="00517147">
      <w:r>
        <w:rPr>
          <w:rStyle w:val="CommentReference"/>
        </w:rPr>
        <w:annotationRef/>
      </w:r>
      <w:r>
        <w:rPr>
          <w:sz w:val="20"/>
          <w:szCs w:val="20"/>
        </w:rPr>
        <w:t>Is this a good paragraph break? Really sort of wrestled with where it should be</w:t>
      </w:r>
    </w:p>
  </w:comment>
  <w:comment w:id="409" w:author="Kathryn Ramsey" w:date="2024-01-05T14:36:00Z" w:initials="KR">
    <w:p w14:paraId="26A78B5D" w14:textId="16EFCB14" w:rsidR="003E34E4" w:rsidRDefault="003E34E4">
      <w:pPr>
        <w:pStyle w:val="CommentText"/>
      </w:pPr>
      <w:r>
        <w:rPr>
          <w:rStyle w:val="CommentReference"/>
        </w:rPr>
        <w:annotationRef/>
      </w:r>
      <w:r>
        <w:t>Beef up a little (2 paragraphs)?</w:t>
      </w:r>
    </w:p>
  </w:comment>
  <w:comment w:id="451" w:author="Kathryn Ramsey" w:date="2024-01-05T14:36:00Z" w:initials="KR">
    <w:p w14:paraId="5B13CB5F" w14:textId="67C77D2A" w:rsidR="003E34E4" w:rsidRDefault="003E34E4">
      <w:pPr>
        <w:pStyle w:val="CommentText"/>
      </w:pPr>
      <w:r>
        <w:rPr>
          <w:rStyle w:val="CommentReference"/>
        </w:rPr>
        <w:annotationRef/>
      </w:r>
      <w:r>
        <w:t xml:space="preserve">Doesn’t fit here anymore but lovely. Consider re-homing. </w:t>
      </w:r>
    </w:p>
  </w:comment>
  <w:comment w:id="453" w:author="Kathryn Ramsey" w:date="2024-01-05T14:32:00Z" w:initials="KR">
    <w:p w14:paraId="439A1595" w14:textId="3EDB39EC" w:rsidR="003E34E4" w:rsidRDefault="003E34E4">
      <w:pPr>
        <w:pStyle w:val="CommentText"/>
      </w:pPr>
      <w:r>
        <w:rPr>
          <w:rStyle w:val="CommentReference"/>
        </w:rPr>
        <w:annotationRef/>
      </w:r>
      <w:r>
        <w:t>This can be at the very end- important but doesn’t fit!</w:t>
      </w:r>
    </w:p>
  </w:comment>
  <w:comment w:id="615" w:author="Kathryn Ramsey" w:date="2024-01-05T14:39:00Z" w:initials="KR">
    <w:p w14:paraId="7DD93C9F" w14:textId="2B122C8A" w:rsidR="003E34E4" w:rsidRDefault="003E34E4">
      <w:pPr>
        <w:pStyle w:val="CommentText"/>
      </w:pPr>
      <w:r>
        <w:rPr>
          <w:rStyle w:val="CommentReference"/>
        </w:rPr>
        <w:annotationRef/>
      </w:r>
      <w:r>
        <w:t xml:space="preserve">Again, doesn’t quite fit here. </w:t>
      </w:r>
    </w:p>
  </w:comment>
  <w:comment w:id="670" w:author="Kira Bernabe" w:date="2024-01-06T17:37:00Z" w:initials="KB">
    <w:p w14:paraId="6762AB78" w14:textId="77777777" w:rsidR="00A70F86" w:rsidRDefault="00A70F86" w:rsidP="00A70F86">
      <w:r>
        <w:rPr>
          <w:rStyle w:val="CommentReference"/>
        </w:rPr>
        <w:annotationRef/>
      </w:r>
      <w:r>
        <w:rPr>
          <w:sz w:val="20"/>
          <w:szCs w:val="20"/>
        </w:rPr>
        <w:t>Do I need to include the funding source?</w:t>
      </w:r>
    </w:p>
    <w:p w14:paraId="690E85FB" w14:textId="77777777" w:rsidR="00A70F86" w:rsidRDefault="00A70F86" w:rsidP="00A70F8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93A9B9" w15:done="0"/>
  <w15:commentEx w15:paraId="1CF9CC5F" w15:done="0"/>
  <w15:commentEx w15:paraId="2BB8B285" w15:paraIdParent="1CF9CC5F" w15:done="0"/>
  <w15:commentEx w15:paraId="6726D0FA" w15:done="0"/>
  <w15:commentEx w15:paraId="6EF68156" w15:done="0"/>
  <w15:commentEx w15:paraId="5026C71C" w15:done="0"/>
  <w15:commentEx w15:paraId="37770B66" w15:done="0"/>
  <w15:commentEx w15:paraId="2A229390" w15:paraIdParent="37770B66" w15:done="0"/>
  <w15:commentEx w15:paraId="22D61F26" w15:done="0"/>
  <w15:commentEx w15:paraId="3D660AA5" w15:done="0"/>
  <w15:commentEx w15:paraId="742ED9B5" w15:done="0"/>
  <w15:commentEx w15:paraId="162B41F8" w15:done="0"/>
  <w15:commentEx w15:paraId="573ABAC6" w15:paraIdParent="162B41F8" w15:done="0"/>
  <w15:commentEx w15:paraId="4A760C34" w15:done="0"/>
  <w15:commentEx w15:paraId="7A361FF5" w15:done="0"/>
  <w15:commentEx w15:paraId="62C940C8" w15:done="0"/>
  <w15:commentEx w15:paraId="29F40826" w15:done="0"/>
  <w15:commentEx w15:paraId="73C63A66" w15:done="0"/>
  <w15:commentEx w15:paraId="69AC2422" w15:paraIdParent="73C63A66" w15:done="0"/>
  <w15:commentEx w15:paraId="6DA30DE1" w15:done="0"/>
  <w15:commentEx w15:paraId="419D893D" w15:done="0"/>
  <w15:commentEx w15:paraId="28E38CAB" w15:done="0"/>
  <w15:commentEx w15:paraId="6533CD82" w15:done="0"/>
  <w15:commentEx w15:paraId="2623AC63" w15:done="0"/>
  <w15:commentEx w15:paraId="39AC97F3" w15:done="0"/>
  <w15:commentEx w15:paraId="41D8F5C1" w15:done="0"/>
  <w15:commentEx w15:paraId="21802C34" w15:done="0"/>
  <w15:commentEx w15:paraId="04CE57E6" w15:done="0"/>
  <w15:commentEx w15:paraId="4FACC46E" w15:done="0"/>
  <w15:commentEx w15:paraId="02D7B512" w15:done="0"/>
  <w15:commentEx w15:paraId="7679C170" w15:done="0"/>
  <w15:commentEx w15:paraId="15A388F1" w15:done="0"/>
  <w15:commentEx w15:paraId="4B06F3AA" w15:done="0"/>
  <w15:commentEx w15:paraId="3D7F2273" w15:paraIdParent="4B06F3AA" w15:done="0"/>
  <w15:commentEx w15:paraId="001773D8" w15:done="0"/>
  <w15:commentEx w15:paraId="45C27F87" w15:done="0"/>
  <w15:commentEx w15:paraId="0CC444BE" w15:done="0"/>
  <w15:commentEx w15:paraId="0ED52075" w15:done="0"/>
  <w15:commentEx w15:paraId="53D582B6" w15:done="0"/>
  <w15:commentEx w15:paraId="73B31614" w15:paraIdParent="53D582B6" w15:done="0"/>
  <w15:commentEx w15:paraId="0F36B8B6" w15:done="0"/>
  <w15:commentEx w15:paraId="7281A170" w15:done="0"/>
  <w15:commentEx w15:paraId="5CA39F99" w15:done="0"/>
  <w15:commentEx w15:paraId="26A78B5D" w15:done="0"/>
  <w15:commentEx w15:paraId="5B13CB5F" w15:done="0"/>
  <w15:commentEx w15:paraId="439A1595" w15:done="0"/>
  <w15:commentEx w15:paraId="7DD93C9F" w15:done="0"/>
  <w15:commentEx w15:paraId="690E85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665B7" w16cex:dateUtc="2024-01-05T16:41:00Z"/>
  <w16cex:commentExtensible w16cex:durableId="1BC94C95" w16cex:dateUtc="2024-01-05T16:42:00Z"/>
  <w16cex:commentExtensible w16cex:durableId="68879815" w16cex:dateUtc="2024-01-05T20:52:00Z"/>
  <w16cex:commentExtensible w16cex:durableId="4B7136F0" w16cex:dateUtc="2024-01-05T16:53:00Z"/>
  <w16cex:commentExtensible w16cex:durableId="10A85FE8" w16cex:dateUtc="2024-01-05T16:44:00Z"/>
  <w16cex:commentExtensible w16cex:durableId="2DE849A0" w16cex:dateUtc="2024-01-05T16:49:00Z"/>
  <w16cex:commentExtensible w16cex:durableId="4297B582" w16cex:dateUtc="2024-01-05T16:51:00Z"/>
  <w16cex:commentExtensible w16cex:durableId="7119C616" w16cex:dateUtc="2024-01-05T21:00:00Z"/>
  <w16cex:commentExtensible w16cex:durableId="4D3C9676" w16cex:dateUtc="2024-01-05T16:52:00Z"/>
  <w16cex:commentExtensible w16cex:durableId="45114F26" w16cex:dateUtc="2024-01-05T16:57:00Z"/>
  <w16cex:commentExtensible w16cex:durableId="6CD5A9E9" w16cex:dateUtc="2024-01-05T17:01:00Z"/>
  <w16cex:commentExtensible w16cex:durableId="0AD41006" w16cex:dateUtc="2024-01-05T17:01:00Z"/>
  <w16cex:commentExtensible w16cex:durableId="038CF31C" w16cex:dateUtc="2024-01-06T22:40:00Z"/>
  <w16cex:commentExtensible w16cex:durableId="12D1A440" w16cex:dateUtc="2024-01-05T17:07:00Z"/>
  <w16cex:commentExtensible w16cex:durableId="628412F5" w16cex:dateUtc="2024-01-05T17:08:00Z"/>
  <w16cex:commentExtensible w16cex:durableId="39CAB43F" w16cex:dateUtc="2024-01-05T17:09:00Z"/>
  <w16cex:commentExtensible w16cex:durableId="4D1A5EA1" w16cex:dateUtc="2024-01-05T18:19:00Z"/>
  <w16cex:commentExtensible w16cex:durableId="3F801782" w16cex:dateUtc="2024-01-05T17:24:00Z"/>
  <w16cex:commentExtensible w16cex:durableId="24E59A83" w16cex:dateUtc="2024-01-05T22:03:00Z"/>
  <w16cex:commentExtensible w16cex:durableId="2BA11CF5" w16cex:dateUtc="2024-01-05T17:29:00Z"/>
  <w16cex:commentExtensible w16cex:durableId="37672B28" w16cex:dateUtc="2024-01-06T23:21:00Z"/>
  <w16cex:commentExtensible w16cex:durableId="112EB16D" w16cex:dateUtc="2024-01-05T19:36:00Z"/>
  <w16cex:commentExtensible w16cex:durableId="719822E7" w16cex:dateUtc="2024-01-06T23:38:00Z"/>
  <w16cex:commentExtensible w16cex:durableId="21F0723C" w16cex:dateUtc="2024-01-05T18:18:00Z"/>
  <w16cex:commentExtensible w16cex:durableId="5BED1043" w16cex:dateUtc="2024-01-05T18:14:00Z"/>
  <w16cex:commentExtensible w16cex:durableId="113FC31C" w16cex:dateUtc="2024-01-05T18:25:00Z"/>
  <w16cex:commentExtensible w16cex:durableId="68D76EC7" w16cex:dateUtc="2024-01-05T19:39:00Z"/>
  <w16cex:commentExtensible w16cex:durableId="2B03B35C" w16cex:dateUtc="2024-01-06T23:39:00Z"/>
  <w16cex:commentExtensible w16cex:durableId="789C20E5" w16cex:dateUtc="2024-01-05T18:54:00Z"/>
  <w16cex:commentExtensible w16cex:durableId="3CF702F9" w16cex:dateUtc="2024-01-05T18:43:00Z"/>
  <w16cex:commentExtensible w16cex:durableId="504BA825" w16cex:dateUtc="2024-01-05T18:58:00Z"/>
  <w16cex:commentExtensible w16cex:durableId="6E9CD014" w16cex:dateUtc="2024-01-05T19:02:00Z"/>
  <w16cex:commentExtensible w16cex:durableId="3B415EC5" w16cex:dateUtc="2024-01-05T19:04:00Z"/>
  <w16cex:commentExtensible w16cex:durableId="6E951C63" w16cex:dateUtc="2024-01-05T22:16:00Z"/>
  <w16cex:commentExtensible w16cex:durableId="3002BD71" w16cex:dateUtc="2024-01-05T19:06:00Z"/>
  <w16cex:commentExtensible w16cex:durableId="1DC0BEEB" w16cex:dateUtc="2024-01-05T19:09:00Z"/>
  <w16cex:commentExtensible w16cex:durableId="4E660496" w16cex:dateUtc="2024-01-05T19:01:00Z"/>
  <w16cex:commentExtensible w16cex:durableId="43871EFA" w16cex:dateUtc="2024-01-06T23:36:00Z"/>
  <w16cex:commentExtensible w16cex:durableId="096BCAA5" w16cex:dateUtc="2024-01-05T19:12:00Z"/>
  <w16cex:commentExtensible w16cex:durableId="5F68D887" w16cex:dateUtc="2024-01-06T19:05:00Z"/>
  <w16cex:commentExtensible w16cex:durableId="6278B0DC" w16cex:dateUtc="2024-01-05T19:13:00Z"/>
  <w16cex:commentExtensible w16cex:durableId="36950D57" w16cex:dateUtc="2024-01-06T21:40:00Z"/>
  <w16cex:commentExtensible w16cex:durableId="3F315ACB" w16cex:dateUtc="2024-01-06T21:41:00Z"/>
  <w16cex:commentExtensible w16cex:durableId="74D65B1E" w16cex:dateUtc="2024-01-05T19:36:00Z"/>
  <w16cex:commentExtensible w16cex:durableId="344C5BAC" w16cex:dateUtc="2024-01-05T19:36:00Z"/>
  <w16cex:commentExtensible w16cex:durableId="72B8730E" w16cex:dateUtc="2024-01-05T19:32:00Z"/>
  <w16cex:commentExtensible w16cex:durableId="2BCE869A" w16cex:dateUtc="2024-01-05T19:39:00Z"/>
  <w16cex:commentExtensible w16cex:durableId="2BAC8FB1" w16cex:dateUtc="2024-01-06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93A9B9" w16cid:durableId="256665B7"/>
  <w16cid:commentId w16cid:paraId="1CF9CC5F" w16cid:durableId="1BC94C95"/>
  <w16cid:commentId w16cid:paraId="2BB8B285" w16cid:durableId="68879815"/>
  <w16cid:commentId w16cid:paraId="6726D0FA" w16cid:durableId="4B7136F0"/>
  <w16cid:commentId w16cid:paraId="6EF68156" w16cid:durableId="10A85FE8"/>
  <w16cid:commentId w16cid:paraId="5026C71C" w16cid:durableId="2DE849A0"/>
  <w16cid:commentId w16cid:paraId="37770B66" w16cid:durableId="4297B582"/>
  <w16cid:commentId w16cid:paraId="2A229390" w16cid:durableId="7119C616"/>
  <w16cid:commentId w16cid:paraId="22D61F26" w16cid:durableId="4D3C9676"/>
  <w16cid:commentId w16cid:paraId="3D660AA5" w16cid:durableId="45114F26"/>
  <w16cid:commentId w16cid:paraId="742ED9B5" w16cid:durableId="6CD5A9E9"/>
  <w16cid:commentId w16cid:paraId="162B41F8" w16cid:durableId="0AD41006"/>
  <w16cid:commentId w16cid:paraId="573ABAC6" w16cid:durableId="038CF31C"/>
  <w16cid:commentId w16cid:paraId="4A760C34" w16cid:durableId="12D1A440"/>
  <w16cid:commentId w16cid:paraId="7A361FF5" w16cid:durableId="628412F5"/>
  <w16cid:commentId w16cid:paraId="62C940C8" w16cid:durableId="39CAB43F"/>
  <w16cid:commentId w16cid:paraId="29F40826" w16cid:durableId="4D1A5EA1"/>
  <w16cid:commentId w16cid:paraId="73C63A66" w16cid:durableId="3F801782"/>
  <w16cid:commentId w16cid:paraId="69AC2422" w16cid:durableId="24E59A83"/>
  <w16cid:commentId w16cid:paraId="6DA30DE1" w16cid:durableId="2BA11CF5"/>
  <w16cid:commentId w16cid:paraId="419D893D" w16cid:durableId="37672B28"/>
  <w16cid:commentId w16cid:paraId="28E38CAB" w16cid:durableId="112EB16D"/>
  <w16cid:commentId w16cid:paraId="6533CD82" w16cid:durableId="719822E7"/>
  <w16cid:commentId w16cid:paraId="2623AC63" w16cid:durableId="21F0723C"/>
  <w16cid:commentId w16cid:paraId="39AC97F3" w16cid:durableId="5BED1043"/>
  <w16cid:commentId w16cid:paraId="41D8F5C1" w16cid:durableId="113FC31C"/>
  <w16cid:commentId w16cid:paraId="21802C34" w16cid:durableId="68D76EC7"/>
  <w16cid:commentId w16cid:paraId="04CE57E6" w16cid:durableId="2B03B35C"/>
  <w16cid:commentId w16cid:paraId="4FACC46E" w16cid:durableId="789C20E5"/>
  <w16cid:commentId w16cid:paraId="02D7B512" w16cid:durableId="3CF702F9"/>
  <w16cid:commentId w16cid:paraId="7679C170" w16cid:durableId="504BA825"/>
  <w16cid:commentId w16cid:paraId="15A388F1" w16cid:durableId="6E9CD014"/>
  <w16cid:commentId w16cid:paraId="4B06F3AA" w16cid:durableId="3B415EC5"/>
  <w16cid:commentId w16cid:paraId="3D7F2273" w16cid:durableId="6E951C63"/>
  <w16cid:commentId w16cid:paraId="001773D8" w16cid:durableId="3002BD71"/>
  <w16cid:commentId w16cid:paraId="45C27F87" w16cid:durableId="1DC0BEEB"/>
  <w16cid:commentId w16cid:paraId="0CC444BE" w16cid:durableId="4E660496"/>
  <w16cid:commentId w16cid:paraId="0ED52075" w16cid:durableId="43871EFA"/>
  <w16cid:commentId w16cid:paraId="53D582B6" w16cid:durableId="096BCAA5"/>
  <w16cid:commentId w16cid:paraId="73B31614" w16cid:durableId="5F68D887"/>
  <w16cid:commentId w16cid:paraId="0F36B8B6" w16cid:durableId="6278B0DC"/>
  <w16cid:commentId w16cid:paraId="7281A170" w16cid:durableId="36950D57"/>
  <w16cid:commentId w16cid:paraId="5CA39F99" w16cid:durableId="3F315ACB"/>
  <w16cid:commentId w16cid:paraId="26A78B5D" w16cid:durableId="74D65B1E"/>
  <w16cid:commentId w16cid:paraId="5B13CB5F" w16cid:durableId="344C5BAC"/>
  <w16cid:commentId w16cid:paraId="439A1595" w16cid:durableId="72B8730E"/>
  <w16cid:commentId w16cid:paraId="7DD93C9F" w16cid:durableId="2BCE869A"/>
  <w16cid:commentId w16cid:paraId="690E85FB" w16cid:durableId="2BAC8F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9110D" w14:textId="77777777" w:rsidR="002F4515" w:rsidRDefault="002F4515" w:rsidP="00047A43">
      <w:pPr>
        <w:spacing w:after="0" w:line="240" w:lineRule="auto"/>
      </w:pPr>
      <w:r>
        <w:separator/>
      </w:r>
    </w:p>
  </w:endnote>
  <w:endnote w:type="continuationSeparator" w:id="0">
    <w:p w14:paraId="624C8914" w14:textId="77777777" w:rsidR="002F4515" w:rsidRDefault="002F4515" w:rsidP="00047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C6644" w14:textId="77777777" w:rsidR="00047A43" w:rsidRDefault="00047A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B8299" w14:textId="77777777" w:rsidR="00047A43" w:rsidRDefault="00047A43">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1CC582F" w14:textId="77777777" w:rsidR="00047A43" w:rsidRDefault="00047A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CB08" w14:textId="77777777" w:rsidR="00047A43" w:rsidRDefault="00047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C2B48" w14:textId="77777777" w:rsidR="002F4515" w:rsidRDefault="002F4515" w:rsidP="00047A43">
      <w:pPr>
        <w:spacing w:after="0" w:line="240" w:lineRule="auto"/>
      </w:pPr>
      <w:r>
        <w:separator/>
      </w:r>
    </w:p>
  </w:footnote>
  <w:footnote w:type="continuationSeparator" w:id="0">
    <w:p w14:paraId="73316083" w14:textId="77777777" w:rsidR="002F4515" w:rsidRDefault="002F4515" w:rsidP="00047A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9F600" w14:textId="77777777" w:rsidR="00047A43" w:rsidRDefault="00047A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707E" w14:textId="77777777" w:rsidR="00047A43" w:rsidRDefault="00047A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34AD" w14:textId="77777777" w:rsidR="00047A43" w:rsidRDefault="00047A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E5EAD"/>
    <w:multiLevelType w:val="hybridMultilevel"/>
    <w:tmpl w:val="842E6C9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1453C"/>
    <w:multiLevelType w:val="hybridMultilevel"/>
    <w:tmpl w:val="9B126A5C"/>
    <w:lvl w:ilvl="0" w:tplc="4ADEA30C">
      <w:start w:val="1"/>
      <w:numFmt w:val="decimal"/>
      <w:lvlText w:val="%1."/>
      <w:lvlJc w:val="left"/>
      <w:pPr>
        <w:ind w:left="-120" w:hanging="360"/>
      </w:pPr>
      <w:rPr>
        <w:rFonts w:hint="default"/>
      </w:rPr>
    </w:lvl>
    <w:lvl w:ilvl="1" w:tplc="04090019" w:tentative="1">
      <w:start w:val="1"/>
      <w:numFmt w:val="lowerLetter"/>
      <w:lvlText w:val="%2."/>
      <w:lvlJc w:val="left"/>
      <w:pPr>
        <w:ind w:left="600" w:hanging="360"/>
      </w:pPr>
    </w:lvl>
    <w:lvl w:ilvl="2" w:tplc="0409001B" w:tentative="1">
      <w:start w:val="1"/>
      <w:numFmt w:val="lowerRoman"/>
      <w:lvlText w:val="%3."/>
      <w:lvlJc w:val="right"/>
      <w:pPr>
        <w:ind w:left="1320" w:hanging="180"/>
      </w:pPr>
    </w:lvl>
    <w:lvl w:ilvl="3" w:tplc="0409000F" w:tentative="1">
      <w:start w:val="1"/>
      <w:numFmt w:val="decimal"/>
      <w:lvlText w:val="%4."/>
      <w:lvlJc w:val="left"/>
      <w:pPr>
        <w:ind w:left="2040" w:hanging="360"/>
      </w:pPr>
    </w:lvl>
    <w:lvl w:ilvl="4" w:tplc="04090019" w:tentative="1">
      <w:start w:val="1"/>
      <w:numFmt w:val="lowerLetter"/>
      <w:lvlText w:val="%5."/>
      <w:lvlJc w:val="left"/>
      <w:pPr>
        <w:ind w:left="2760" w:hanging="360"/>
      </w:pPr>
    </w:lvl>
    <w:lvl w:ilvl="5" w:tplc="0409001B" w:tentative="1">
      <w:start w:val="1"/>
      <w:numFmt w:val="lowerRoman"/>
      <w:lvlText w:val="%6."/>
      <w:lvlJc w:val="right"/>
      <w:pPr>
        <w:ind w:left="3480" w:hanging="180"/>
      </w:pPr>
    </w:lvl>
    <w:lvl w:ilvl="6" w:tplc="0409000F" w:tentative="1">
      <w:start w:val="1"/>
      <w:numFmt w:val="decimal"/>
      <w:lvlText w:val="%7."/>
      <w:lvlJc w:val="left"/>
      <w:pPr>
        <w:ind w:left="4200" w:hanging="360"/>
      </w:pPr>
    </w:lvl>
    <w:lvl w:ilvl="7" w:tplc="04090019" w:tentative="1">
      <w:start w:val="1"/>
      <w:numFmt w:val="lowerLetter"/>
      <w:lvlText w:val="%8."/>
      <w:lvlJc w:val="left"/>
      <w:pPr>
        <w:ind w:left="4920" w:hanging="360"/>
      </w:pPr>
    </w:lvl>
    <w:lvl w:ilvl="8" w:tplc="0409001B" w:tentative="1">
      <w:start w:val="1"/>
      <w:numFmt w:val="lowerRoman"/>
      <w:lvlText w:val="%9."/>
      <w:lvlJc w:val="right"/>
      <w:pPr>
        <w:ind w:left="5640" w:hanging="180"/>
      </w:pPr>
    </w:lvl>
  </w:abstractNum>
  <w:abstractNum w:abstractNumId="2" w15:restartNumberingAfterBreak="0">
    <w:nsid w:val="5FE3613E"/>
    <w:multiLevelType w:val="hybridMultilevel"/>
    <w:tmpl w:val="9E80397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EA03C8"/>
    <w:multiLevelType w:val="hybridMultilevel"/>
    <w:tmpl w:val="D1C61666"/>
    <w:lvl w:ilvl="0" w:tplc="0409000F">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77B82"/>
    <w:multiLevelType w:val="hybridMultilevel"/>
    <w:tmpl w:val="D930BD2A"/>
    <w:lvl w:ilvl="0" w:tplc="FFFFFFF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79D9440C"/>
    <w:multiLevelType w:val="hybridMultilevel"/>
    <w:tmpl w:val="79727F8A"/>
    <w:lvl w:ilvl="0" w:tplc="FFFFFFF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num w:numId="1" w16cid:durableId="140584480">
    <w:abstractNumId w:val="3"/>
  </w:num>
  <w:num w:numId="2" w16cid:durableId="955018690">
    <w:abstractNumId w:val="4"/>
  </w:num>
  <w:num w:numId="3" w16cid:durableId="996420142">
    <w:abstractNumId w:val="2"/>
  </w:num>
  <w:num w:numId="4" w16cid:durableId="671105652">
    <w:abstractNumId w:val="0"/>
  </w:num>
  <w:num w:numId="5" w16cid:durableId="1591505524">
    <w:abstractNumId w:val="1"/>
  </w:num>
  <w:num w:numId="6" w16cid:durableId="8079423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Kira Bernabe">
    <w15:presenceInfo w15:providerId="AD" w15:userId="S::kbernabe@uri.edu::95a48386-7a27-4154-87f5-0b36648fcb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66"/>
    <w:rsid w:val="000410EF"/>
    <w:rsid w:val="00047A43"/>
    <w:rsid w:val="00067FF2"/>
    <w:rsid w:val="00075DED"/>
    <w:rsid w:val="000817F6"/>
    <w:rsid w:val="000877B7"/>
    <w:rsid w:val="000C3D42"/>
    <w:rsid w:val="000C798D"/>
    <w:rsid w:val="000E74D8"/>
    <w:rsid w:val="000E7C54"/>
    <w:rsid w:val="00101E6B"/>
    <w:rsid w:val="001401FB"/>
    <w:rsid w:val="0015296F"/>
    <w:rsid w:val="00175966"/>
    <w:rsid w:val="00176876"/>
    <w:rsid w:val="001B6F1A"/>
    <w:rsid w:val="001E67F4"/>
    <w:rsid w:val="001F3A73"/>
    <w:rsid w:val="00204520"/>
    <w:rsid w:val="00216518"/>
    <w:rsid w:val="002268E0"/>
    <w:rsid w:val="00241B81"/>
    <w:rsid w:val="00244ED7"/>
    <w:rsid w:val="00255F29"/>
    <w:rsid w:val="0026662A"/>
    <w:rsid w:val="00282BA7"/>
    <w:rsid w:val="00291BB0"/>
    <w:rsid w:val="002A0885"/>
    <w:rsid w:val="002E69E3"/>
    <w:rsid w:val="002F0AB6"/>
    <w:rsid w:val="002F4515"/>
    <w:rsid w:val="00317C65"/>
    <w:rsid w:val="003621C5"/>
    <w:rsid w:val="003936E7"/>
    <w:rsid w:val="003E34E4"/>
    <w:rsid w:val="003E3718"/>
    <w:rsid w:val="003F3902"/>
    <w:rsid w:val="00425A18"/>
    <w:rsid w:val="004312BA"/>
    <w:rsid w:val="0043701B"/>
    <w:rsid w:val="0045354E"/>
    <w:rsid w:val="0046128A"/>
    <w:rsid w:val="0046711A"/>
    <w:rsid w:val="00471AC8"/>
    <w:rsid w:val="004C1119"/>
    <w:rsid w:val="004C25F0"/>
    <w:rsid w:val="004C72F3"/>
    <w:rsid w:val="004E6323"/>
    <w:rsid w:val="00517147"/>
    <w:rsid w:val="00522BD5"/>
    <w:rsid w:val="0053215F"/>
    <w:rsid w:val="0053769C"/>
    <w:rsid w:val="00543D20"/>
    <w:rsid w:val="005953BC"/>
    <w:rsid w:val="005B5279"/>
    <w:rsid w:val="005E4B42"/>
    <w:rsid w:val="005E743B"/>
    <w:rsid w:val="0060286C"/>
    <w:rsid w:val="00603E29"/>
    <w:rsid w:val="00606F59"/>
    <w:rsid w:val="00612098"/>
    <w:rsid w:val="00620864"/>
    <w:rsid w:val="00622984"/>
    <w:rsid w:val="0062460E"/>
    <w:rsid w:val="006375EF"/>
    <w:rsid w:val="00653E96"/>
    <w:rsid w:val="006B37C2"/>
    <w:rsid w:val="006B4013"/>
    <w:rsid w:val="006C19F4"/>
    <w:rsid w:val="006D3418"/>
    <w:rsid w:val="00715B1D"/>
    <w:rsid w:val="0072053A"/>
    <w:rsid w:val="00721DC8"/>
    <w:rsid w:val="0072548A"/>
    <w:rsid w:val="00734504"/>
    <w:rsid w:val="00735C6D"/>
    <w:rsid w:val="0075644C"/>
    <w:rsid w:val="00794155"/>
    <w:rsid w:val="007949CD"/>
    <w:rsid w:val="007C1144"/>
    <w:rsid w:val="007C1748"/>
    <w:rsid w:val="007D0FCA"/>
    <w:rsid w:val="007D39D0"/>
    <w:rsid w:val="007D69F6"/>
    <w:rsid w:val="007F50D6"/>
    <w:rsid w:val="008155BC"/>
    <w:rsid w:val="00821A64"/>
    <w:rsid w:val="00830EBC"/>
    <w:rsid w:val="008319EC"/>
    <w:rsid w:val="00833864"/>
    <w:rsid w:val="008A2C3C"/>
    <w:rsid w:val="008A489A"/>
    <w:rsid w:val="008C5502"/>
    <w:rsid w:val="008E156E"/>
    <w:rsid w:val="00917489"/>
    <w:rsid w:val="009415F1"/>
    <w:rsid w:val="00947914"/>
    <w:rsid w:val="0095104F"/>
    <w:rsid w:val="009510E3"/>
    <w:rsid w:val="00951B7C"/>
    <w:rsid w:val="0096330A"/>
    <w:rsid w:val="00980FEE"/>
    <w:rsid w:val="00982C0E"/>
    <w:rsid w:val="00982EBC"/>
    <w:rsid w:val="00984EE7"/>
    <w:rsid w:val="009C120D"/>
    <w:rsid w:val="00A015A6"/>
    <w:rsid w:val="00A534CD"/>
    <w:rsid w:val="00A6115F"/>
    <w:rsid w:val="00A70F86"/>
    <w:rsid w:val="00A82C32"/>
    <w:rsid w:val="00A91BE7"/>
    <w:rsid w:val="00AF1C26"/>
    <w:rsid w:val="00AF5C8A"/>
    <w:rsid w:val="00B0150E"/>
    <w:rsid w:val="00B04D57"/>
    <w:rsid w:val="00B06C9A"/>
    <w:rsid w:val="00B1577A"/>
    <w:rsid w:val="00B157F9"/>
    <w:rsid w:val="00B16F9C"/>
    <w:rsid w:val="00B22B17"/>
    <w:rsid w:val="00B45D1C"/>
    <w:rsid w:val="00B57000"/>
    <w:rsid w:val="00B61037"/>
    <w:rsid w:val="00B70F65"/>
    <w:rsid w:val="00B76D64"/>
    <w:rsid w:val="00B86DBA"/>
    <w:rsid w:val="00B924C5"/>
    <w:rsid w:val="00BA475B"/>
    <w:rsid w:val="00BD7C92"/>
    <w:rsid w:val="00BE2E1D"/>
    <w:rsid w:val="00BE6A1D"/>
    <w:rsid w:val="00C06E53"/>
    <w:rsid w:val="00C209F4"/>
    <w:rsid w:val="00C32209"/>
    <w:rsid w:val="00C80317"/>
    <w:rsid w:val="00C86560"/>
    <w:rsid w:val="00C93EAD"/>
    <w:rsid w:val="00CA306D"/>
    <w:rsid w:val="00CB74CA"/>
    <w:rsid w:val="00CC3C29"/>
    <w:rsid w:val="00CE1A09"/>
    <w:rsid w:val="00CE421E"/>
    <w:rsid w:val="00CF31EC"/>
    <w:rsid w:val="00D446D7"/>
    <w:rsid w:val="00D832C1"/>
    <w:rsid w:val="00DC025F"/>
    <w:rsid w:val="00DF22F4"/>
    <w:rsid w:val="00E2589E"/>
    <w:rsid w:val="00E341AA"/>
    <w:rsid w:val="00E37550"/>
    <w:rsid w:val="00E4527E"/>
    <w:rsid w:val="00E56BA6"/>
    <w:rsid w:val="00E57245"/>
    <w:rsid w:val="00E81376"/>
    <w:rsid w:val="00E82F6A"/>
    <w:rsid w:val="00E93530"/>
    <w:rsid w:val="00EB6484"/>
    <w:rsid w:val="00ED286C"/>
    <w:rsid w:val="00ED3CA8"/>
    <w:rsid w:val="00EE4C9D"/>
    <w:rsid w:val="00EF3BFF"/>
    <w:rsid w:val="00EF6056"/>
    <w:rsid w:val="00EF64DC"/>
    <w:rsid w:val="00F01F19"/>
    <w:rsid w:val="00F04688"/>
    <w:rsid w:val="00F06F01"/>
    <w:rsid w:val="00F11D2B"/>
    <w:rsid w:val="00F160DF"/>
    <w:rsid w:val="00F4637B"/>
    <w:rsid w:val="00F47322"/>
    <w:rsid w:val="00F47B1A"/>
    <w:rsid w:val="00F52B26"/>
    <w:rsid w:val="00FA14EA"/>
    <w:rsid w:val="00FA1C18"/>
    <w:rsid w:val="00FA6493"/>
    <w:rsid w:val="00FC5D4A"/>
    <w:rsid w:val="00FD3225"/>
    <w:rsid w:val="00FE5366"/>
    <w:rsid w:val="00FF51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53180"/>
  <w15:chartTrackingRefBased/>
  <w15:docId w15:val="{AC553FA0-7C1F-3B4E-9E12-661969A9B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left"/>
    </w:pPr>
  </w:style>
  <w:style w:type="paragraph" w:styleId="Heading1">
    <w:name w:val="heading 1"/>
    <w:basedOn w:val="Normal"/>
    <w:next w:val="Normal"/>
    <w:link w:val="Heading1Char"/>
    <w:uiPriority w:val="9"/>
    <w:qFormat/>
    <w:rsid w:val="009C12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966"/>
    <w:pPr>
      <w:ind w:left="720"/>
      <w:contextualSpacing/>
    </w:pPr>
  </w:style>
  <w:style w:type="character" w:styleId="CommentReference">
    <w:name w:val="annotation reference"/>
    <w:basedOn w:val="DefaultParagraphFont"/>
    <w:uiPriority w:val="99"/>
    <w:semiHidden/>
    <w:unhideWhenUsed/>
    <w:rsid w:val="008A489A"/>
    <w:rPr>
      <w:sz w:val="16"/>
      <w:szCs w:val="16"/>
    </w:rPr>
  </w:style>
  <w:style w:type="paragraph" w:styleId="CommentText">
    <w:name w:val="annotation text"/>
    <w:basedOn w:val="Normal"/>
    <w:link w:val="CommentTextChar"/>
    <w:uiPriority w:val="99"/>
    <w:semiHidden/>
    <w:unhideWhenUsed/>
    <w:rsid w:val="008A489A"/>
    <w:pPr>
      <w:spacing w:line="240" w:lineRule="auto"/>
    </w:pPr>
    <w:rPr>
      <w:sz w:val="20"/>
      <w:szCs w:val="20"/>
    </w:rPr>
  </w:style>
  <w:style w:type="character" w:customStyle="1" w:styleId="CommentTextChar">
    <w:name w:val="Comment Text Char"/>
    <w:basedOn w:val="DefaultParagraphFont"/>
    <w:link w:val="CommentText"/>
    <w:uiPriority w:val="99"/>
    <w:semiHidden/>
    <w:rsid w:val="008A489A"/>
    <w:rPr>
      <w:sz w:val="20"/>
      <w:szCs w:val="20"/>
    </w:rPr>
  </w:style>
  <w:style w:type="character" w:styleId="Hyperlink">
    <w:name w:val="Hyperlink"/>
    <w:basedOn w:val="DefaultParagraphFont"/>
    <w:uiPriority w:val="99"/>
    <w:unhideWhenUsed/>
    <w:rsid w:val="005953BC"/>
    <w:rPr>
      <w:color w:val="0000FF"/>
      <w:u w:val="single"/>
    </w:rPr>
  </w:style>
  <w:style w:type="character" w:styleId="UnresolvedMention">
    <w:name w:val="Unresolved Mention"/>
    <w:basedOn w:val="DefaultParagraphFont"/>
    <w:uiPriority w:val="99"/>
    <w:semiHidden/>
    <w:unhideWhenUsed/>
    <w:rsid w:val="005953BC"/>
    <w:rPr>
      <w:color w:val="605E5C"/>
      <w:shd w:val="clear" w:color="auto" w:fill="E1DFDD"/>
    </w:rPr>
  </w:style>
  <w:style w:type="paragraph" w:styleId="Header">
    <w:name w:val="header"/>
    <w:basedOn w:val="Normal"/>
    <w:link w:val="HeaderChar"/>
    <w:uiPriority w:val="99"/>
    <w:unhideWhenUsed/>
    <w:rsid w:val="00047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A43"/>
  </w:style>
  <w:style w:type="paragraph" w:styleId="Footer">
    <w:name w:val="footer"/>
    <w:basedOn w:val="Normal"/>
    <w:link w:val="FooterChar"/>
    <w:uiPriority w:val="99"/>
    <w:unhideWhenUsed/>
    <w:rsid w:val="00047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A43"/>
  </w:style>
  <w:style w:type="paragraph" w:styleId="Caption">
    <w:name w:val="caption"/>
    <w:basedOn w:val="Normal"/>
    <w:next w:val="Normal"/>
    <w:uiPriority w:val="35"/>
    <w:unhideWhenUsed/>
    <w:qFormat/>
    <w:rsid w:val="00EF6056"/>
    <w:pPr>
      <w:spacing w:line="240" w:lineRule="auto"/>
    </w:pPr>
    <w:rPr>
      <w:i/>
      <w:iCs/>
      <w:color w:val="44546A" w:themeColor="text2"/>
      <w:sz w:val="18"/>
      <w:szCs w:val="18"/>
    </w:rPr>
  </w:style>
  <w:style w:type="paragraph" w:styleId="Bibliography">
    <w:name w:val="Bibliography"/>
    <w:basedOn w:val="Normal"/>
    <w:next w:val="Normal"/>
    <w:uiPriority w:val="37"/>
    <w:unhideWhenUsed/>
    <w:rsid w:val="005E743B"/>
    <w:pPr>
      <w:spacing w:after="0" w:line="480" w:lineRule="auto"/>
      <w:ind w:left="720" w:hanging="720"/>
    </w:pPr>
  </w:style>
  <w:style w:type="paragraph" w:styleId="Revision">
    <w:name w:val="Revision"/>
    <w:hidden/>
    <w:uiPriority w:val="99"/>
    <w:semiHidden/>
    <w:rsid w:val="00982EBC"/>
    <w:pPr>
      <w:spacing w:after="0"/>
      <w:jc w:val="left"/>
    </w:pPr>
  </w:style>
  <w:style w:type="paragraph" w:styleId="CommentSubject">
    <w:name w:val="annotation subject"/>
    <w:basedOn w:val="CommentText"/>
    <w:next w:val="CommentText"/>
    <w:link w:val="CommentSubjectChar"/>
    <w:uiPriority w:val="99"/>
    <w:semiHidden/>
    <w:unhideWhenUsed/>
    <w:rsid w:val="0062460E"/>
    <w:rPr>
      <w:b/>
      <w:bCs/>
    </w:rPr>
  </w:style>
  <w:style w:type="character" w:customStyle="1" w:styleId="CommentSubjectChar">
    <w:name w:val="Comment Subject Char"/>
    <w:basedOn w:val="CommentTextChar"/>
    <w:link w:val="CommentSubject"/>
    <w:uiPriority w:val="99"/>
    <w:semiHidden/>
    <w:rsid w:val="0062460E"/>
    <w:rPr>
      <w:b/>
      <w:bCs/>
      <w:sz w:val="20"/>
      <w:szCs w:val="20"/>
    </w:rPr>
  </w:style>
  <w:style w:type="character" w:customStyle="1" w:styleId="csl-left-margin">
    <w:name w:val="csl-left-margin"/>
    <w:basedOn w:val="DefaultParagraphFont"/>
    <w:rsid w:val="00B57000"/>
  </w:style>
  <w:style w:type="character" w:customStyle="1" w:styleId="csl-right-inline">
    <w:name w:val="csl-right-inline"/>
    <w:basedOn w:val="DefaultParagraphFont"/>
    <w:rsid w:val="00B57000"/>
  </w:style>
  <w:style w:type="character" w:customStyle="1" w:styleId="Heading1Char">
    <w:name w:val="Heading 1 Char"/>
    <w:basedOn w:val="DefaultParagraphFont"/>
    <w:link w:val="Heading1"/>
    <w:uiPriority w:val="9"/>
    <w:rsid w:val="009C120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140544">
      <w:bodyDiv w:val="1"/>
      <w:marLeft w:val="0"/>
      <w:marRight w:val="0"/>
      <w:marTop w:val="0"/>
      <w:marBottom w:val="0"/>
      <w:divBdr>
        <w:top w:val="none" w:sz="0" w:space="0" w:color="auto"/>
        <w:left w:val="none" w:sz="0" w:space="0" w:color="auto"/>
        <w:bottom w:val="none" w:sz="0" w:space="0" w:color="auto"/>
        <w:right w:val="none" w:sz="0" w:space="0" w:color="auto"/>
      </w:divBdr>
      <w:divsChild>
        <w:div w:id="163782862">
          <w:marLeft w:val="480"/>
          <w:marRight w:val="0"/>
          <w:marTop w:val="0"/>
          <w:marBottom w:val="0"/>
          <w:divBdr>
            <w:top w:val="none" w:sz="0" w:space="0" w:color="auto"/>
            <w:left w:val="none" w:sz="0" w:space="0" w:color="auto"/>
            <w:bottom w:val="none" w:sz="0" w:space="0" w:color="auto"/>
            <w:right w:val="none" w:sz="0" w:space="0" w:color="auto"/>
          </w:divBdr>
          <w:divsChild>
            <w:div w:id="1924951195">
              <w:marLeft w:val="0"/>
              <w:marRight w:val="0"/>
              <w:marTop w:val="0"/>
              <w:marBottom w:val="0"/>
              <w:divBdr>
                <w:top w:val="none" w:sz="0" w:space="0" w:color="auto"/>
                <w:left w:val="none" w:sz="0" w:space="0" w:color="auto"/>
                <w:bottom w:val="none" w:sz="0" w:space="0" w:color="auto"/>
                <w:right w:val="none" w:sz="0" w:space="0" w:color="auto"/>
              </w:divBdr>
            </w:div>
            <w:div w:id="498279796">
              <w:marLeft w:val="0"/>
              <w:marRight w:val="0"/>
              <w:marTop w:val="0"/>
              <w:marBottom w:val="0"/>
              <w:divBdr>
                <w:top w:val="none" w:sz="0" w:space="0" w:color="auto"/>
                <w:left w:val="none" w:sz="0" w:space="0" w:color="auto"/>
                <w:bottom w:val="none" w:sz="0" w:space="0" w:color="auto"/>
                <w:right w:val="none" w:sz="0" w:space="0" w:color="auto"/>
              </w:divBdr>
            </w:div>
            <w:div w:id="1917854991">
              <w:marLeft w:val="0"/>
              <w:marRight w:val="0"/>
              <w:marTop w:val="0"/>
              <w:marBottom w:val="0"/>
              <w:divBdr>
                <w:top w:val="none" w:sz="0" w:space="0" w:color="auto"/>
                <w:left w:val="none" w:sz="0" w:space="0" w:color="auto"/>
                <w:bottom w:val="none" w:sz="0" w:space="0" w:color="auto"/>
                <w:right w:val="none" w:sz="0" w:space="0" w:color="auto"/>
              </w:divBdr>
            </w:div>
            <w:div w:id="1421482302">
              <w:marLeft w:val="0"/>
              <w:marRight w:val="0"/>
              <w:marTop w:val="0"/>
              <w:marBottom w:val="0"/>
              <w:divBdr>
                <w:top w:val="none" w:sz="0" w:space="0" w:color="auto"/>
                <w:left w:val="none" w:sz="0" w:space="0" w:color="auto"/>
                <w:bottom w:val="none" w:sz="0" w:space="0" w:color="auto"/>
                <w:right w:val="none" w:sz="0" w:space="0" w:color="auto"/>
              </w:divBdr>
            </w:div>
            <w:div w:id="1647277789">
              <w:marLeft w:val="0"/>
              <w:marRight w:val="0"/>
              <w:marTop w:val="0"/>
              <w:marBottom w:val="0"/>
              <w:divBdr>
                <w:top w:val="none" w:sz="0" w:space="0" w:color="auto"/>
                <w:left w:val="none" w:sz="0" w:space="0" w:color="auto"/>
                <w:bottom w:val="none" w:sz="0" w:space="0" w:color="auto"/>
                <w:right w:val="none" w:sz="0" w:space="0" w:color="auto"/>
              </w:divBdr>
            </w:div>
            <w:div w:id="883715492">
              <w:marLeft w:val="0"/>
              <w:marRight w:val="0"/>
              <w:marTop w:val="0"/>
              <w:marBottom w:val="0"/>
              <w:divBdr>
                <w:top w:val="none" w:sz="0" w:space="0" w:color="auto"/>
                <w:left w:val="none" w:sz="0" w:space="0" w:color="auto"/>
                <w:bottom w:val="none" w:sz="0" w:space="0" w:color="auto"/>
                <w:right w:val="none" w:sz="0" w:space="0" w:color="auto"/>
              </w:divBdr>
            </w:div>
            <w:div w:id="1738356846">
              <w:marLeft w:val="0"/>
              <w:marRight w:val="0"/>
              <w:marTop w:val="0"/>
              <w:marBottom w:val="0"/>
              <w:divBdr>
                <w:top w:val="none" w:sz="0" w:space="0" w:color="auto"/>
                <w:left w:val="none" w:sz="0" w:space="0" w:color="auto"/>
                <w:bottom w:val="none" w:sz="0" w:space="0" w:color="auto"/>
                <w:right w:val="none" w:sz="0" w:space="0" w:color="auto"/>
              </w:divBdr>
            </w:div>
            <w:div w:id="1597399787">
              <w:marLeft w:val="0"/>
              <w:marRight w:val="0"/>
              <w:marTop w:val="0"/>
              <w:marBottom w:val="0"/>
              <w:divBdr>
                <w:top w:val="none" w:sz="0" w:space="0" w:color="auto"/>
                <w:left w:val="none" w:sz="0" w:space="0" w:color="auto"/>
                <w:bottom w:val="none" w:sz="0" w:space="0" w:color="auto"/>
                <w:right w:val="none" w:sz="0" w:space="0" w:color="auto"/>
              </w:divBdr>
            </w:div>
            <w:div w:id="2046173236">
              <w:marLeft w:val="0"/>
              <w:marRight w:val="0"/>
              <w:marTop w:val="0"/>
              <w:marBottom w:val="0"/>
              <w:divBdr>
                <w:top w:val="none" w:sz="0" w:space="0" w:color="auto"/>
                <w:left w:val="none" w:sz="0" w:space="0" w:color="auto"/>
                <w:bottom w:val="none" w:sz="0" w:space="0" w:color="auto"/>
                <w:right w:val="none" w:sz="0" w:space="0" w:color="auto"/>
              </w:divBdr>
            </w:div>
            <w:div w:id="37433574">
              <w:marLeft w:val="0"/>
              <w:marRight w:val="0"/>
              <w:marTop w:val="0"/>
              <w:marBottom w:val="0"/>
              <w:divBdr>
                <w:top w:val="none" w:sz="0" w:space="0" w:color="auto"/>
                <w:left w:val="none" w:sz="0" w:space="0" w:color="auto"/>
                <w:bottom w:val="none" w:sz="0" w:space="0" w:color="auto"/>
                <w:right w:val="none" w:sz="0" w:space="0" w:color="auto"/>
              </w:divBdr>
            </w:div>
            <w:div w:id="1940092679">
              <w:marLeft w:val="0"/>
              <w:marRight w:val="0"/>
              <w:marTop w:val="0"/>
              <w:marBottom w:val="0"/>
              <w:divBdr>
                <w:top w:val="none" w:sz="0" w:space="0" w:color="auto"/>
                <w:left w:val="none" w:sz="0" w:space="0" w:color="auto"/>
                <w:bottom w:val="none" w:sz="0" w:space="0" w:color="auto"/>
                <w:right w:val="none" w:sz="0" w:space="0" w:color="auto"/>
              </w:divBdr>
            </w:div>
            <w:div w:id="1768572180">
              <w:marLeft w:val="0"/>
              <w:marRight w:val="0"/>
              <w:marTop w:val="0"/>
              <w:marBottom w:val="0"/>
              <w:divBdr>
                <w:top w:val="none" w:sz="0" w:space="0" w:color="auto"/>
                <w:left w:val="none" w:sz="0" w:space="0" w:color="auto"/>
                <w:bottom w:val="none" w:sz="0" w:space="0" w:color="auto"/>
                <w:right w:val="none" w:sz="0" w:space="0" w:color="auto"/>
              </w:divBdr>
            </w:div>
            <w:div w:id="1030642174">
              <w:marLeft w:val="0"/>
              <w:marRight w:val="0"/>
              <w:marTop w:val="0"/>
              <w:marBottom w:val="0"/>
              <w:divBdr>
                <w:top w:val="none" w:sz="0" w:space="0" w:color="auto"/>
                <w:left w:val="none" w:sz="0" w:space="0" w:color="auto"/>
                <w:bottom w:val="none" w:sz="0" w:space="0" w:color="auto"/>
                <w:right w:val="none" w:sz="0" w:space="0" w:color="auto"/>
              </w:divBdr>
            </w:div>
            <w:div w:id="88307750">
              <w:marLeft w:val="0"/>
              <w:marRight w:val="0"/>
              <w:marTop w:val="0"/>
              <w:marBottom w:val="0"/>
              <w:divBdr>
                <w:top w:val="none" w:sz="0" w:space="0" w:color="auto"/>
                <w:left w:val="none" w:sz="0" w:space="0" w:color="auto"/>
                <w:bottom w:val="none" w:sz="0" w:space="0" w:color="auto"/>
                <w:right w:val="none" w:sz="0" w:space="0" w:color="auto"/>
              </w:divBdr>
            </w:div>
            <w:div w:id="27684894">
              <w:marLeft w:val="0"/>
              <w:marRight w:val="0"/>
              <w:marTop w:val="0"/>
              <w:marBottom w:val="0"/>
              <w:divBdr>
                <w:top w:val="none" w:sz="0" w:space="0" w:color="auto"/>
                <w:left w:val="none" w:sz="0" w:space="0" w:color="auto"/>
                <w:bottom w:val="none" w:sz="0" w:space="0" w:color="auto"/>
                <w:right w:val="none" w:sz="0" w:space="0" w:color="auto"/>
              </w:divBdr>
            </w:div>
            <w:div w:id="1792704016">
              <w:marLeft w:val="0"/>
              <w:marRight w:val="0"/>
              <w:marTop w:val="0"/>
              <w:marBottom w:val="0"/>
              <w:divBdr>
                <w:top w:val="none" w:sz="0" w:space="0" w:color="auto"/>
                <w:left w:val="none" w:sz="0" w:space="0" w:color="auto"/>
                <w:bottom w:val="none" w:sz="0" w:space="0" w:color="auto"/>
                <w:right w:val="none" w:sz="0" w:space="0" w:color="auto"/>
              </w:divBdr>
            </w:div>
            <w:div w:id="1383942359">
              <w:marLeft w:val="0"/>
              <w:marRight w:val="0"/>
              <w:marTop w:val="0"/>
              <w:marBottom w:val="0"/>
              <w:divBdr>
                <w:top w:val="none" w:sz="0" w:space="0" w:color="auto"/>
                <w:left w:val="none" w:sz="0" w:space="0" w:color="auto"/>
                <w:bottom w:val="none" w:sz="0" w:space="0" w:color="auto"/>
                <w:right w:val="none" w:sz="0" w:space="0" w:color="auto"/>
              </w:divBdr>
            </w:div>
            <w:div w:id="1895237299">
              <w:marLeft w:val="0"/>
              <w:marRight w:val="0"/>
              <w:marTop w:val="0"/>
              <w:marBottom w:val="0"/>
              <w:divBdr>
                <w:top w:val="none" w:sz="0" w:space="0" w:color="auto"/>
                <w:left w:val="none" w:sz="0" w:space="0" w:color="auto"/>
                <w:bottom w:val="none" w:sz="0" w:space="0" w:color="auto"/>
                <w:right w:val="none" w:sz="0" w:space="0" w:color="auto"/>
              </w:divBdr>
            </w:div>
            <w:div w:id="370543559">
              <w:marLeft w:val="0"/>
              <w:marRight w:val="0"/>
              <w:marTop w:val="0"/>
              <w:marBottom w:val="0"/>
              <w:divBdr>
                <w:top w:val="none" w:sz="0" w:space="0" w:color="auto"/>
                <w:left w:val="none" w:sz="0" w:space="0" w:color="auto"/>
                <w:bottom w:val="none" w:sz="0" w:space="0" w:color="auto"/>
                <w:right w:val="none" w:sz="0" w:space="0" w:color="auto"/>
              </w:divBdr>
            </w:div>
            <w:div w:id="168705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17602">
      <w:bodyDiv w:val="1"/>
      <w:marLeft w:val="0"/>
      <w:marRight w:val="0"/>
      <w:marTop w:val="0"/>
      <w:marBottom w:val="0"/>
      <w:divBdr>
        <w:top w:val="none" w:sz="0" w:space="0" w:color="auto"/>
        <w:left w:val="none" w:sz="0" w:space="0" w:color="auto"/>
        <w:bottom w:val="none" w:sz="0" w:space="0" w:color="auto"/>
        <w:right w:val="none" w:sz="0" w:space="0" w:color="auto"/>
      </w:divBdr>
      <w:divsChild>
        <w:div w:id="1063724385">
          <w:marLeft w:val="480"/>
          <w:marRight w:val="0"/>
          <w:marTop w:val="0"/>
          <w:marBottom w:val="0"/>
          <w:divBdr>
            <w:top w:val="none" w:sz="0" w:space="0" w:color="auto"/>
            <w:left w:val="none" w:sz="0" w:space="0" w:color="auto"/>
            <w:bottom w:val="none" w:sz="0" w:space="0" w:color="auto"/>
            <w:right w:val="none" w:sz="0" w:space="0" w:color="auto"/>
          </w:divBdr>
          <w:divsChild>
            <w:div w:id="283776479">
              <w:marLeft w:val="0"/>
              <w:marRight w:val="0"/>
              <w:marTop w:val="0"/>
              <w:marBottom w:val="0"/>
              <w:divBdr>
                <w:top w:val="none" w:sz="0" w:space="0" w:color="auto"/>
                <w:left w:val="none" w:sz="0" w:space="0" w:color="auto"/>
                <w:bottom w:val="none" w:sz="0" w:space="0" w:color="auto"/>
                <w:right w:val="none" w:sz="0" w:space="0" w:color="auto"/>
              </w:divBdr>
            </w:div>
            <w:div w:id="317080487">
              <w:marLeft w:val="0"/>
              <w:marRight w:val="0"/>
              <w:marTop w:val="0"/>
              <w:marBottom w:val="0"/>
              <w:divBdr>
                <w:top w:val="none" w:sz="0" w:space="0" w:color="auto"/>
                <w:left w:val="none" w:sz="0" w:space="0" w:color="auto"/>
                <w:bottom w:val="none" w:sz="0" w:space="0" w:color="auto"/>
                <w:right w:val="none" w:sz="0" w:space="0" w:color="auto"/>
              </w:divBdr>
            </w:div>
            <w:div w:id="163516326">
              <w:marLeft w:val="0"/>
              <w:marRight w:val="0"/>
              <w:marTop w:val="0"/>
              <w:marBottom w:val="0"/>
              <w:divBdr>
                <w:top w:val="none" w:sz="0" w:space="0" w:color="auto"/>
                <w:left w:val="none" w:sz="0" w:space="0" w:color="auto"/>
                <w:bottom w:val="none" w:sz="0" w:space="0" w:color="auto"/>
                <w:right w:val="none" w:sz="0" w:space="0" w:color="auto"/>
              </w:divBdr>
            </w:div>
            <w:div w:id="18642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78908">
      <w:bodyDiv w:val="1"/>
      <w:marLeft w:val="0"/>
      <w:marRight w:val="0"/>
      <w:marTop w:val="0"/>
      <w:marBottom w:val="0"/>
      <w:divBdr>
        <w:top w:val="none" w:sz="0" w:space="0" w:color="auto"/>
        <w:left w:val="none" w:sz="0" w:space="0" w:color="auto"/>
        <w:bottom w:val="none" w:sz="0" w:space="0" w:color="auto"/>
        <w:right w:val="none" w:sz="0" w:space="0" w:color="auto"/>
      </w:divBdr>
      <w:divsChild>
        <w:div w:id="17585025">
          <w:marLeft w:val="0"/>
          <w:marRight w:val="0"/>
          <w:marTop w:val="0"/>
          <w:marBottom w:val="0"/>
          <w:divBdr>
            <w:top w:val="none" w:sz="0" w:space="0" w:color="auto"/>
            <w:left w:val="none" w:sz="0" w:space="0" w:color="auto"/>
            <w:bottom w:val="none" w:sz="0" w:space="0" w:color="auto"/>
            <w:right w:val="none" w:sz="0" w:space="0" w:color="auto"/>
          </w:divBdr>
        </w:div>
      </w:divsChild>
    </w:div>
    <w:div w:id="603810359">
      <w:bodyDiv w:val="1"/>
      <w:marLeft w:val="0"/>
      <w:marRight w:val="0"/>
      <w:marTop w:val="0"/>
      <w:marBottom w:val="0"/>
      <w:divBdr>
        <w:top w:val="none" w:sz="0" w:space="0" w:color="auto"/>
        <w:left w:val="none" w:sz="0" w:space="0" w:color="auto"/>
        <w:bottom w:val="none" w:sz="0" w:space="0" w:color="auto"/>
        <w:right w:val="none" w:sz="0" w:space="0" w:color="auto"/>
      </w:divBdr>
    </w:div>
    <w:div w:id="618030331">
      <w:bodyDiv w:val="1"/>
      <w:marLeft w:val="0"/>
      <w:marRight w:val="0"/>
      <w:marTop w:val="0"/>
      <w:marBottom w:val="0"/>
      <w:divBdr>
        <w:top w:val="none" w:sz="0" w:space="0" w:color="auto"/>
        <w:left w:val="none" w:sz="0" w:space="0" w:color="auto"/>
        <w:bottom w:val="none" w:sz="0" w:space="0" w:color="auto"/>
        <w:right w:val="none" w:sz="0" w:space="0" w:color="auto"/>
      </w:divBdr>
      <w:divsChild>
        <w:div w:id="853614799">
          <w:marLeft w:val="0"/>
          <w:marRight w:val="0"/>
          <w:marTop w:val="0"/>
          <w:marBottom w:val="0"/>
          <w:divBdr>
            <w:top w:val="none" w:sz="0" w:space="0" w:color="auto"/>
            <w:left w:val="none" w:sz="0" w:space="0" w:color="auto"/>
            <w:bottom w:val="none" w:sz="0" w:space="0" w:color="auto"/>
            <w:right w:val="none" w:sz="0" w:space="0" w:color="auto"/>
          </w:divBdr>
        </w:div>
      </w:divsChild>
    </w:div>
    <w:div w:id="845487027">
      <w:bodyDiv w:val="1"/>
      <w:marLeft w:val="0"/>
      <w:marRight w:val="0"/>
      <w:marTop w:val="0"/>
      <w:marBottom w:val="0"/>
      <w:divBdr>
        <w:top w:val="none" w:sz="0" w:space="0" w:color="auto"/>
        <w:left w:val="none" w:sz="0" w:space="0" w:color="auto"/>
        <w:bottom w:val="none" w:sz="0" w:space="0" w:color="auto"/>
        <w:right w:val="none" w:sz="0" w:space="0" w:color="auto"/>
      </w:divBdr>
    </w:div>
    <w:div w:id="985620684">
      <w:bodyDiv w:val="1"/>
      <w:marLeft w:val="0"/>
      <w:marRight w:val="0"/>
      <w:marTop w:val="0"/>
      <w:marBottom w:val="0"/>
      <w:divBdr>
        <w:top w:val="none" w:sz="0" w:space="0" w:color="auto"/>
        <w:left w:val="none" w:sz="0" w:space="0" w:color="auto"/>
        <w:bottom w:val="none" w:sz="0" w:space="0" w:color="auto"/>
        <w:right w:val="none" w:sz="0" w:space="0" w:color="auto"/>
      </w:divBdr>
      <w:divsChild>
        <w:div w:id="1348025216">
          <w:marLeft w:val="0"/>
          <w:marRight w:val="0"/>
          <w:marTop w:val="0"/>
          <w:marBottom w:val="0"/>
          <w:divBdr>
            <w:top w:val="none" w:sz="0" w:space="0" w:color="auto"/>
            <w:left w:val="none" w:sz="0" w:space="0" w:color="auto"/>
            <w:bottom w:val="none" w:sz="0" w:space="0" w:color="auto"/>
            <w:right w:val="none" w:sz="0" w:space="0" w:color="auto"/>
          </w:divBdr>
          <w:divsChild>
            <w:div w:id="2004623261">
              <w:marLeft w:val="0"/>
              <w:marRight w:val="0"/>
              <w:marTop w:val="0"/>
              <w:marBottom w:val="0"/>
              <w:divBdr>
                <w:top w:val="none" w:sz="0" w:space="0" w:color="auto"/>
                <w:left w:val="none" w:sz="0" w:space="0" w:color="auto"/>
                <w:bottom w:val="none" w:sz="0" w:space="0" w:color="auto"/>
                <w:right w:val="none" w:sz="0" w:space="0" w:color="auto"/>
              </w:divBdr>
              <w:divsChild>
                <w:div w:id="68421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424905">
      <w:bodyDiv w:val="1"/>
      <w:marLeft w:val="0"/>
      <w:marRight w:val="0"/>
      <w:marTop w:val="0"/>
      <w:marBottom w:val="0"/>
      <w:divBdr>
        <w:top w:val="none" w:sz="0" w:space="0" w:color="auto"/>
        <w:left w:val="none" w:sz="0" w:space="0" w:color="auto"/>
        <w:bottom w:val="none" w:sz="0" w:space="0" w:color="auto"/>
        <w:right w:val="none" w:sz="0" w:space="0" w:color="auto"/>
      </w:divBdr>
      <w:divsChild>
        <w:div w:id="2096396608">
          <w:marLeft w:val="480"/>
          <w:marRight w:val="0"/>
          <w:marTop w:val="0"/>
          <w:marBottom w:val="0"/>
          <w:divBdr>
            <w:top w:val="none" w:sz="0" w:space="0" w:color="auto"/>
            <w:left w:val="none" w:sz="0" w:space="0" w:color="auto"/>
            <w:bottom w:val="none" w:sz="0" w:space="0" w:color="auto"/>
            <w:right w:val="none" w:sz="0" w:space="0" w:color="auto"/>
          </w:divBdr>
          <w:divsChild>
            <w:div w:id="34173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4551">
      <w:bodyDiv w:val="1"/>
      <w:marLeft w:val="0"/>
      <w:marRight w:val="0"/>
      <w:marTop w:val="0"/>
      <w:marBottom w:val="0"/>
      <w:divBdr>
        <w:top w:val="none" w:sz="0" w:space="0" w:color="auto"/>
        <w:left w:val="none" w:sz="0" w:space="0" w:color="auto"/>
        <w:bottom w:val="none" w:sz="0" w:space="0" w:color="auto"/>
        <w:right w:val="none" w:sz="0" w:space="0" w:color="auto"/>
      </w:divBdr>
      <w:divsChild>
        <w:div w:id="1669552683">
          <w:marLeft w:val="480"/>
          <w:marRight w:val="0"/>
          <w:marTop w:val="0"/>
          <w:marBottom w:val="0"/>
          <w:divBdr>
            <w:top w:val="none" w:sz="0" w:space="0" w:color="auto"/>
            <w:left w:val="none" w:sz="0" w:space="0" w:color="auto"/>
            <w:bottom w:val="none" w:sz="0" w:space="0" w:color="auto"/>
            <w:right w:val="none" w:sz="0" w:space="0" w:color="auto"/>
          </w:divBdr>
          <w:divsChild>
            <w:div w:id="1852379862">
              <w:marLeft w:val="0"/>
              <w:marRight w:val="0"/>
              <w:marTop w:val="0"/>
              <w:marBottom w:val="0"/>
              <w:divBdr>
                <w:top w:val="none" w:sz="0" w:space="0" w:color="auto"/>
                <w:left w:val="none" w:sz="0" w:space="0" w:color="auto"/>
                <w:bottom w:val="none" w:sz="0" w:space="0" w:color="auto"/>
                <w:right w:val="none" w:sz="0" w:space="0" w:color="auto"/>
              </w:divBdr>
            </w:div>
            <w:div w:id="997920780">
              <w:marLeft w:val="0"/>
              <w:marRight w:val="0"/>
              <w:marTop w:val="0"/>
              <w:marBottom w:val="0"/>
              <w:divBdr>
                <w:top w:val="none" w:sz="0" w:space="0" w:color="auto"/>
                <w:left w:val="none" w:sz="0" w:space="0" w:color="auto"/>
                <w:bottom w:val="none" w:sz="0" w:space="0" w:color="auto"/>
                <w:right w:val="none" w:sz="0" w:space="0" w:color="auto"/>
              </w:divBdr>
            </w:div>
            <w:div w:id="1006594211">
              <w:marLeft w:val="0"/>
              <w:marRight w:val="0"/>
              <w:marTop w:val="0"/>
              <w:marBottom w:val="0"/>
              <w:divBdr>
                <w:top w:val="none" w:sz="0" w:space="0" w:color="auto"/>
                <w:left w:val="none" w:sz="0" w:space="0" w:color="auto"/>
                <w:bottom w:val="none" w:sz="0" w:space="0" w:color="auto"/>
                <w:right w:val="none" w:sz="0" w:space="0" w:color="auto"/>
              </w:divBdr>
            </w:div>
            <w:div w:id="1344668363">
              <w:marLeft w:val="0"/>
              <w:marRight w:val="0"/>
              <w:marTop w:val="0"/>
              <w:marBottom w:val="0"/>
              <w:divBdr>
                <w:top w:val="none" w:sz="0" w:space="0" w:color="auto"/>
                <w:left w:val="none" w:sz="0" w:space="0" w:color="auto"/>
                <w:bottom w:val="none" w:sz="0" w:space="0" w:color="auto"/>
                <w:right w:val="none" w:sz="0" w:space="0" w:color="auto"/>
              </w:divBdr>
            </w:div>
            <w:div w:id="1045831776">
              <w:marLeft w:val="0"/>
              <w:marRight w:val="0"/>
              <w:marTop w:val="0"/>
              <w:marBottom w:val="0"/>
              <w:divBdr>
                <w:top w:val="none" w:sz="0" w:space="0" w:color="auto"/>
                <w:left w:val="none" w:sz="0" w:space="0" w:color="auto"/>
                <w:bottom w:val="none" w:sz="0" w:space="0" w:color="auto"/>
                <w:right w:val="none" w:sz="0" w:space="0" w:color="auto"/>
              </w:divBdr>
            </w:div>
            <w:div w:id="326056995">
              <w:marLeft w:val="0"/>
              <w:marRight w:val="0"/>
              <w:marTop w:val="0"/>
              <w:marBottom w:val="0"/>
              <w:divBdr>
                <w:top w:val="none" w:sz="0" w:space="0" w:color="auto"/>
                <w:left w:val="none" w:sz="0" w:space="0" w:color="auto"/>
                <w:bottom w:val="none" w:sz="0" w:space="0" w:color="auto"/>
                <w:right w:val="none" w:sz="0" w:space="0" w:color="auto"/>
              </w:divBdr>
            </w:div>
            <w:div w:id="596406943">
              <w:marLeft w:val="0"/>
              <w:marRight w:val="0"/>
              <w:marTop w:val="0"/>
              <w:marBottom w:val="0"/>
              <w:divBdr>
                <w:top w:val="none" w:sz="0" w:space="0" w:color="auto"/>
                <w:left w:val="none" w:sz="0" w:space="0" w:color="auto"/>
                <w:bottom w:val="none" w:sz="0" w:space="0" w:color="auto"/>
                <w:right w:val="none" w:sz="0" w:space="0" w:color="auto"/>
              </w:divBdr>
            </w:div>
            <w:div w:id="1751582790">
              <w:marLeft w:val="0"/>
              <w:marRight w:val="0"/>
              <w:marTop w:val="0"/>
              <w:marBottom w:val="0"/>
              <w:divBdr>
                <w:top w:val="none" w:sz="0" w:space="0" w:color="auto"/>
                <w:left w:val="none" w:sz="0" w:space="0" w:color="auto"/>
                <w:bottom w:val="none" w:sz="0" w:space="0" w:color="auto"/>
                <w:right w:val="none" w:sz="0" w:space="0" w:color="auto"/>
              </w:divBdr>
            </w:div>
            <w:div w:id="1910845264">
              <w:marLeft w:val="0"/>
              <w:marRight w:val="0"/>
              <w:marTop w:val="0"/>
              <w:marBottom w:val="0"/>
              <w:divBdr>
                <w:top w:val="none" w:sz="0" w:space="0" w:color="auto"/>
                <w:left w:val="none" w:sz="0" w:space="0" w:color="auto"/>
                <w:bottom w:val="none" w:sz="0" w:space="0" w:color="auto"/>
                <w:right w:val="none" w:sz="0" w:space="0" w:color="auto"/>
              </w:divBdr>
            </w:div>
            <w:div w:id="512035410">
              <w:marLeft w:val="0"/>
              <w:marRight w:val="0"/>
              <w:marTop w:val="0"/>
              <w:marBottom w:val="0"/>
              <w:divBdr>
                <w:top w:val="none" w:sz="0" w:space="0" w:color="auto"/>
                <w:left w:val="none" w:sz="0" w:space="0" w:color="auto"/>
                <w:bottom w:val="none" w:sz="0" w:space="0" w:color="auto"/>
                <w:right w:val="none" w:sz="0" w:space="0" w:color="auto"/>
              </w:divBdr>
            </w:div>
            <w:div w:id="1785420692">
              <w:marLeft w:val="0"/>
              <w:marRight w:val="0"/>
              <w:marTop w:val="0"/>
              <w:marBottom w:val="0"/>
              <w:divBdr>
                <w:top w:val="none" w:sz="0" w:space="0" w:color="auto"/>
                <w:left w:val="none" w:sz="0" w:space="0" w:color="auto"/>
                <w:bottom w:val="none" w:sz="0" w:space="0" w:color="auto"/>
                <w:right w:val="none" w:sz="0" w:space="0" w:color="auto"/>
              </w:divBdr>
            </w:div>
            <w:div w:id="1821263428">
              <w:marLeft w:val="0"/>
              <w:marRight w:val="0"/>
              <w:marTop w:val="0"/>
              <w:marBottom w:val="0"/>
              <w:divBdr>
                <w:top w:val="none" w:sz="0" w:space="0" w:color="auto"/>
                <w:left w:val="none" w:sz="0" w:space="0" w:color="auto"/>
                <w:bottom w:val="none" w:sz="0" w:space="0" w:color="auto"/>
                <w:right w:val="none" w:sz="0" w:space="0" w:color="auto"/>
              </w:divBdr>
            </w:div>
            <w:div w:id="1143160720">
              <w:marLeft w:val="0"/>
              <w:marRight w:val="0"/>
              <w:marTop w:val="0"/>
              <w:marBottom w:val="0"/>
              <w:divBdr>
                <w:top w:val="none" w:sz="0" w:space="0" w:color="auto"/>
                <w:left w:val="none" w:sz="0" w:space="0" w:color="auto"/>
                <w:bottom w:val="none" w:sz="0" w:space="0" w:color="auto"/>
                <w:right w:val="none" w:sz="0" w:space="0" w:color="auto"/>
              </w:divBdr>
            </w:div>
            <w:div w:id="421950182">
              <w:marLeft w:val="0"/>
              <w:marRight w:val="0"/>
              <w:marTop w:val="0"/>
              <w:marBottom w:val="0"/>
              <w:divBdr>
                <w:top w:val="none" w:sz="0" w:space="0" w:color="auto"/>
                <w:left w:val="none" w:sz="0" w:space="0" w:color="auto"/>
                <w:bottom w:val="none" w:sz="0" w:space="0" w:color="auto"/>
                <w:right w:val="none" w:sz="0" w:space="0" w:color="auto"/>
              </w:divBdr>
            </w:div>
            <w:div w:id="2117602864">
              <w:marLeft w:val="0"/>
              <w:marRight w:val="0"/>
              <w:marTop w:val="0"/>
              <w:marBottom w:val="0"/>
              <w:divBdr>
                <w:top w:val="none" w:sz="0" w:space="0" w:color="auto"/>
                <w:left w:val="none" w:sz="0" w:space="0" w:color="auto"/>
                <w:bottom w:val="none" w:sz="0" w:space="0" w:color="auto"/>
                <w:right w:val="none" w:sz="0" w:space="0" w:color="auto"/>
              </w:divBdr>
            </w:div>
            <w:div w:id="1331907657">
              <w:marLeft w:val="0"/>
              <w:marRight w:val="0"/>
              <w:marTop w:val="0"/>
              <w:marBottom w:val="0"/>
              <w:divBdr>
                <w:top w:val="none" w:sz="0" w:space="0" w:color="auto"/>
                <w:left w:val="none" w:sz="0" w:space="0" w:color="auto"/>
                <w:bottom w:val="none" w:sz="0" w:space="0" w:color="auto"/>
                <w:right w:val="none" w:sz="0" w:space="0" w:color="auto"/>
              </w:divBdr>
            </w:div>
            <w:div w:id="611210484">
              <w:marLeft w:val="0"/>
              <w:marRight w:val="0"/>
              <w:marTop w:val="0"/>
              <w:marBottom w:val="0"/>
              <w:divBdr>
                <w:top w:val="none" w:sz="0" w:space="0" w:color="auto"/>
                <w:left w:val="none" w:sz="0" w:space="0" w:color="auto"/>
                <w:bottom w:val="none" w:sz="0" w:space="0" w:color="auto"/>
                <w:right w:val="none" w:sz="0" w:space="0" w:color="auto"/>
              </w:divBdr>
            </w:div>
            <w:div w:id="913467456">
              <w:marLeft w:val="0"/>
              <w:marRight w:val="0"/>
              <w:marTop w:val="0"/>
              <w:marBottom w:val="0"/>
              <w:divBdr>
                <w:top w:val="none" w:sz="0" w:space="0" w:color="auto"/>
                <w:left w:val="none" w:sz="0" w:space="0" w:color="auto"/>
                <w:bottom w:val="none" w:sz="0" w:space="0" w:color="auto"/>
                <w:right w:val="none" w:sz="0" w:space="0" w:color="auto"/>
              </w:divBdr>
            </w:div>
            <w:div w:id="359278365">
              <w:marLeft w:val="0"/>
              <w:marRight w:val="0"/>
              <w:marTop w:val="0"/>
              <w:marBottom w:val="0"/>
              <w:divBdr>
                <w:top w:val="none" w:sz="0" w:space="0" w:color="auto"/>
                <w:left w:val="none" w:sz="0" w:space="0" w:color="auto"/>
                <w:bottom w:val="none" w:sz="0" w:space="0" w:color="auto"/>
                <w:right w:val="none" w:sz="0" w:space="0" w:color="auto"/>
              </w:divBdr>
            </w:div>
            <w:div w:id="91321739">
              <w:marLeft w:val="0"/>
              <w:marRight w:val="0"/>
              <w:marTop w:val="0"/>
              <w:marBottom w:val="0"/>
              <w:divBdr>
                <w:top w:val="none" w:sz="0" w:space="0" w:color="auto"/>
                <w:left w:val="none" w:sz="0" w:space="0" w:color="auto"/>
                <w:bottom w:val="none" w:sz="0" w:space="0" w:color="auto"/>
                <w:right w:val="none" w:sz="0" w:space="0" w:color="auto"/>
              </w:divBdr>
            </w:div>
            <w:div w:id="162285300">
              <w:marLeft w:val="0"/>
              <w:marRight w:val="0"/>
              <w:marTop w:val="0"/>
              <w:marBottom w:val="0"/>
              <w:divBdr>
                <w:top w:val="none" w:sz="0" w:space="0" w:color="auto"/>
                <w:left w:val="none" w:sz="0" w:space="0" w:color="auto"/>
                <w:bottom w:val="none" w:sz="0" w:space="0" w:color="auto"/>
                <w:right w:val="none" w:sz="0" w:space="0" w:color="auto"/>
              </w:divBdr>
            </w:div>
            <w:div w:id="625887257">
              <w:marLeft w:val="0"/>
              <w:marRight w:val="0"/>
              <w:marTop w:val="0"/>
              <w:marBottom w:val="0"/>
              <w:divBdr>
                <w:top w:val="none" w:sz="0" w:space="0" w:color="auto"/>
                <w:left w:val="none" w:sz="0" w:space="0" w:color="auto"/>
                <w:bottom w:val="none" w:sz="0" w:space="0" w:color="auto"/>
                <w:right w:val="none" w:sz="0" w:space="0" w:color="auto"/>
              </w:divBdr>
            </w:div>
            <w:div w:id="1910924545">
              <w:marLeft w:val="0"/>
              <w:marRight w:val="0"/>
              <w:marTop w:val="0"/>
              <w:marBottom w:val="0"/>
              <w:divBdr>
                <w:top w:val="none" w:sz="0" w:space="0" w:color="auto"/>
                <w:left w:val="none" w:sz="0" w:space="0" w:color="auto"/>
                <w:bottom w:val="none" w:sz="0" w:space="0" w:color="auto"/>
                <w:right w:val="none" w:sz="0" w:space="0" w:color="auto"/>
              </w:divBdr>
            </w:div>
            <w:div w:id="2146046246">
              <w:marLeft w:val="0"/>
              <w:marRight w:val="0"/>
              <w:marTop w:val="0"/>
              <w:marBottom w:val="0"/>
              <w:divBdr>
                <w:top w:val="none" w:sz="0" w:space="0" w:color="auto"/>
                <w:left w:val="none" w:sz="0" w:space="0" w:color="auto"/>
                <w:bottom w:val="none" w:sz="0" w:space="0" w:color="auto"/>
                <w:right w:val="none" w:sz="0" w:space="0" w:color="auto"/>
              </w:divBdr>
            </w:div>
            <w:div w:id="1947542352">
              <w:marLeft w:val="0"/>
              <w:marRight w:val="0"/>
              <w:marTop w:val="0"/>
              <w:marBottom w:val="0"/>
              <w:divBdr>
                <w:top w:val="none" w:sz="0" w:space="0" w:color="auto"/>
                <w:left w:val="none" w:sz="0" w:space="0" w:color="auto"/>
                <w:bottom w:val="none" w:sz="0" w:space="0" w:color="auto"/>
                <w:right w:val="none" w:sz="0" w:space="0" w:color="auto"/>
              </w:divBdr>
            </w:div>
            <w:div w:id="1208877176">
              <w:marLeft w:val="0"/>
              <w:marRight w:val="0"/>
              <w:marTop w:val="0"/>
              <w:marBottom w:val="0"/>
              <w:divBdr>
                <w:top w:val="none" w:sz="0" w:space="0" w:color="auto"/>
                <w:left w:val="none" w:sz="0" w:space="0" w:color="auto"/>
                <w:bottom w:val="none" w:sz="0" w:space="0" w:color="auto"/>
                <w:right w:val="none" w:sz="0" w:space="0" w:color="auto"/>
              </w:divBdr>
            </w:div>
            <w:div w:id="2110196495">
              <w:marLeft w:val="0"/>
              <w:marRight w:val="0"/>
              <w:marTop w:val="0"/>
              <w:marBottom w:val="0"/>
              <w:divBdr>
                <w:top w:val="none" w:sz="0" w:space="0" w:color="auto"/>
                <w:left w:val="none" w:sz="0" w:space="0" w:color="auto"/>
                <w:bottom w:val="none" w:sz="0" w:space="0" w:color="auto"/>
                <w:right w:val="none" w:sz="0" w:space="0" w:color="auto"/>
              </w:divBdr>
            </w:div>
            <w:div w:id="97217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4380">
      <w:bodyDiv w:val="1"/>
      <w:marLeft w:val="0"/>
      <w:marRight w:val="0"/>
      <w:marTop w:val="0"/>
      <w:marBottom w:val="0"/>
      <w:divBdr>
        <w:top w:val="none" w:sz="0" w:space="0" w:color="auto"/>
        <w:left w:val="none" w:sz="0" w:space="0" w:color="auto"/>
        <w:bottom w:val="none" w:sz="0" w:space="0" w:color="auto"/>
        <w:right w:val="none" w:sz="0" w:space="0" w:color="auto"/>
      </w:divBdr>
      <w:divsChild>
        <w:div w:id="2018729202">
          <w:marLeft w:val="0"/>
          <w:marRight w:val="0"/>
          <w:marTop w:val="0"/>
          <w:marBottom w:val="0"/>
          <w:divBdr>
            <w:top w:val="none" w:sz="0" w:space="0" w:color="auto"/>
            <w:left w:val="none" w:sz="0" w:space="0" w:color="auto"/>
            <w:bottom w:val="none" w:sz="0" w:space="0" w:color="auto"/>
            <w:right w:val="none" w:sz="0" w:space="0" w:color="auto"/>
          </w:divBdr>
        </w:div>
      </w:divsChild>
    </w:div>
    <w:div w:id="1751198935">
      <w:bodyDiv w:val="1"/>
      <w:marLeft w:val="0"/>
      <w:marRight w:val="0"/>
      <w:marTop w:val="0"/>
      <w:marBottom w:val="0"/>
      <w:divBdr>
        <w:top w:val="none" w:sz="0" w:space="0" w:color="auto"/>
        <w:left w:val="none" w:sz="0" w:space="0" w:color="auto"/>
        <w:bottom w:val="none" w:sz="0" w:space="0" w:color="auto"/>
        <w:right w:val="none" w:sz="0" w:space="0" w:color="auto"/>
      </w:divBdr>
      <w:divsChild>
        <w:div w:id="2125037002">
          <w:marLeft w:val="480"/>
          <w:marRight w:val="0"/>
          <w:marTop w:val="0"/>
          <w:marBottom w:val="0"/>
          <w:divBdr>
            <w:top w:val="none" w:sz="0" w:space="0" w:color="auto"/>
            <w:left w:val="none" w:sz="0" w:space="0" w:color="auto"/>
            <w:bottom w:val="none" w:sz="0" w:space="0" w:color="auto"/>
            <w:right w:val="none" w:sz="0" w:space="0" w:color="auto"/>
          </w:divBdr>
          <w:divsChild>
            <w:div w:id="1131051520">
              <w:marLeft w:val="0"/>
              <w:marRight w:val="0"/>
              <w:marTop w:val="0"/>
              <w:marBottom w:val="0"/>
              <w:divBdr>
                <w:top w:val="none" w:sz="0" w:space="0" w:color="auto"/>
                <w:left w:val="none" w:sz="0" w:space="0" w:color="auto"/>
                <w:bottom w:val="none" w:sz="0" w:space="0" w:color="auto"/>
                <w:right w:val="none" w:sz="0" w:space="0" w:color="auto"/>
              </w:divBdr>
            </w:div>
            <w:div w:id="47001064">
              <w:marLeft w:val="0"/>
              <w:marRight w:val="0"/>
              <w:marTop w:val="0"/>
              <w:marBottom w:val="0"/>
              <w:divBdr>
                <w:top w:val="none" w:sz="0" w:space="0" w:color="auto"/>
                <w:left w:val="none" w:sz="0" w:space="0" w:color="auto"/>
                <w:bottom w:val="none" w:sz="0" w:space="0" w:color="auto"/>
                <w:right w:val="none" w:sz="0" w:space="0" w:color="auto"/>
              </w:divBdr>
            </w:div>
            <w:div w:id="825589008">
              <w:marLeft w:val="0"/>
              <w:marRight w:val="0"/>
              <w:marTop w:val="0"/>
              <w:marBottom w:val="0"/>
              <w:divBdr>
                <w:top w:val="none" w:sz="0" w:space="0" w:color="auto"/>
                <w:left w:val="none" w:sz="0" w:space="0" w:color="auto"/>
                <w:bottom w:val="none" w:sz="0" w:space="0" w:color="auto"/>
                <w:right w:val="none" w:sz="0" w:space="0" w:color="auto"/>
              </w:divBdr>
            </w:div>
            <w:div w:id="2055612215">
              <w:marLeft w:val="0"/>
              <w:marRight w:val="0"/>
              <w:marTop w:val="0"/>
              <w:marBottom w:val="0"/>
              <w:divBdr>
                <w:top w:val="none" w:sz="0" w:space="0" w:color="auto"/>
                <w:left w:val="none" w:sz="0" w:space="0" w:color="auto"/>
                <w:bottom w:val="none" w:sz="0" w:space="0" w:color="auto"/>
                <w:right w:val="none" w:sz="0" w:space="0" w:color="auto"/>
              </w:divBdr>
            </w:div>
            <w:div w:id="1929803598">
              <w:marLeft w:val="0"/>
              <w:marRight w:val="0"/>
              <w:marTop w:val="0"/>
              <w:marBottom w:val="0"/>
              <w:divBdr>
                <w:top w:val="none" w:sz="0" w:space="0" w:color="auto"/>
                <w:left w:val="none" w:sz="0" w:space="0" w:color="auto"/>
                <w:bottom w:val="none" w:sz="0" w:space="0" w:color="auto"/>
                <w:right w:val="none" w:sz="0" w:space="0" w:color="auto"/>
              </w:divBdr>
            </w:div>
            <w:div w:id="415128850">
              <w:marLeft w:val="0"/>
              <w:marRight w:val="0"/>
              <w:marTop w:val="0"/>
              <w:marBottom w:val="0"/>
              <w:divBdr>
                <w:top w:val="none" w:sz="0" w:space="0" w:color="auto"/>
                <w:left w:val="none" w:sz="0" w:space="0" w:color="auto"/>
                <w:bottom w:val="none" w:sz="0" w:space="0" w:color="auto"/>
                <w:right w:val="none" w:sz="0" w:space="0" w:color="auto"/>
              </w:divBdr>
            </w:div>
            <w:div w:id="312375364">
              <w:marLeft w:val="0"/>
              <w:marRight w:val="0"/>
              <w:marTop w:val="0"/>
              <w:marBottom w:val="0"/>
              <w:divBdr>
                <w:top w:val="none" w:sz="0" w:space="0" w:color="auto"/>
                <w:left w:val="none" w:sz="0" w:space="0" w:color="auto"/>
                <w:bottom w:val="none" w:sz="0" w:space="0" w:color="auto"/>
                <w:right w:val="none" w:sz="0" w:space="0" w:color="auto"/>
              </w:divBdr>
            </w:div>
            <w:div w:id="88354745">
              <w:marLeft w:val="0"/>
              <w:marRight w:val="0"/>
              <w:marTop w:val="0"/>
              <w:marBottom w:val="0"/>
              <w:divBdr>
                <w:top w:val="none" w:sz="0" w:space="0" w:color="auto"/>
                <w:left w:val="none" w:sz="0" w:space="0" w:color="auto"/>
                <w:bottom w:val="none" w:sz="0" w:space="0" w:color="auto"/>
                <w:right w:val="none" w:sz="0" w:space="0" w:color="auto"/>
              </w:divBdr>
            </w:div>
            <w:div w:id="1616905184">
              <w:marLeft w:val="0"/>
              <w:marRight w:val="0"/>
              <w:marTop w:val="0"/>
              <w:marBottom w:val="0"/>
              <w:divBdr>
                <w:top w:val="none" w:sz="0" w:space="0" w:color="auto"/>
                <w:left w:val="none" w:sz="0" w:space="0" w:color="auto"/>
                <w:bottom w:val="none" w:sz="0" w:space="0" w:color="auto"/>
                <w:right w:val="none" w:sz="0" w:space="0" w:color="auto"/>
              </w:divBdr>
            </w:div>
            <w:div w:id="638388096">
              <w:marLeft w:val="0"/>
              <w:marRight w:val="0"/>
              <w:marTop w:val="0"/>
              <w:marBottom w:val="0"/>
              <w:divBdr>
                <w:top w:val="none" w:sz="0" w:space="0" w:color="auto"/>
                <w:left w:val="none" w:sz="0" w:space="0" w:color="auto"/>
                <w:bottom w:val="none" w:sz="0" w:space="0" w:color="auto"/>
                <w:right w:val="none" w:sz="0" w:space="0" w:color="auto"/>
              </w:divBdr>
            </w:div>
            <w:div w:id="1421945425">
              <w:marLeft w:val="0"/>
              <w:marRight w:val="0"/>
              <w:marTop w:val="0"/>
              <w:marBottom w:val="0"/>
              <w:divBdr>
                <w:top w:val="none" w:sz="0" w:space="0" w:color="auto"/>
                <w:left w:val="none" w:sz="0" w:space="0" w:color="auto"/>
                <w:bottom w:val="none" w:sz="0" w:space="0" w:color="auto"/>
                <w:right w:val="none" w:sz="0" w:space="0" w:color="auto"/>
              </w:divBdr>
            </w:div>
            <w:div w:id="62411880">
              <w:marLeft w:val="0"/>
              <w:marRight w:val="0"/>
              <w:marTop w:val="0"/>
              <w:marBottom w:val="0"/>
              <w:divBdr>
                <w:top w:val="none" w:sz="0" w:space="0" w:color="auto"/>
                <w:left w:val="none" w:sz="0" w:space="0" w:color="auto"/>
                <w:bottom w:val="none" w:sz="0" w:space="0" w:color="auto"/>
                <w:right w:val="none" w:sz="0" w:space="0" w:color="auto"/>
              </w:divBdr>
            </w:div>
            <w:div w:id="702245802">
              <w:marLeft w:val="0"/>
              <w:marRight w:val="0"/>
              <w:marTop w:val="0"/>
              <w:marBottom w:val="0"/>
              <w:divBdr>
                <w:top w:val="none" w:sz="0" w:space="0" w:color="auto"/>
                <w:left w:val="none" w:sz="0" w:space="0" w:color="auto"/>
                <w:bottom w:val="none" w:sz="0" w:space="0" w:color="auto"/>
                <w:right w:val="none" w:sz="0" w:space="0" w:color="auto"/>
              </w:divBdr>
            </w:div>
            <w:div w:id="189608967">
              <w:marLeft w:val="0"/>
              <w:marRight w:val="0"/>
              <w:marTop w:val="0"/>
              <w:marBottom w:val="0"/>
              <w:divBdr>
                <w:top w:val="none" w:sz="0" w:space="0" w:color="auto"/>
                <w:left w:val="none" w:sz="0" w:space="0" w:color="auto"/>
                <w:bottom w:val="none" w:sz="0" w:space="0" w:color="auto"/>
                <w:right w:val="none" w:sz="0" w:space="0" w:color="auto"/>
              </w:divBdr>
            </w:div>
            <w:div w:id="2105109706">
              <w:marLeft w:val="0"/>
              <w:marRight w:val="0"/>
              <w:marTop w:val="0"/>
              <w:marBottom w:val="0"/>
              <w:divBdr>
                <w:top w:val="none" w:sz="0" w:space="0" w:color="auto"/>
                <w:left w:val="none" w:sz="0" w:space="0" w:color="auto"/>
                <w:bottom w:val="none" w:sz="0" w:space="0" w:color="auto"/>
                <w:right w:val="none" w:sz="0" w:space="0" w:color="auto"/>
              </w:divBdr>
            </w:div>
            <w:div w:id="815797574">
              <w:marLeft w:val="0"/>
              <w:marRight w:val="0"/>
              <w:marTop w:val="0"/>
              <w:marBottom w:val="0"/>
              <w:divBdr>
                <w:top w:val="none" w:sz="0" w:space="0" w:color="auto"/>
                <w:left w:val="none" w:sz="0" w:space="0" w:color="auto"/>
                <w:bottom w:val="none" w:sz="0" w:space="0" w:color="auto"/>
                <w:right w:val="none" w:sz="0" w:space="0" w:color="auto"/>
              </w:divBdr>
            </w:div>
            <w:div w:id="622730317">
              <w:marLeft w:val="0"/>
              <w:marRight w:val="0"/>
              <w:marTop w:val="0"/>
              <w:marBottom w:val="0"/>
              <w:divBdr>
                <w:top w:val="none" w:sz="0" w:space="0" w:color="auto"/>
                <w:left w:val="none" w:sz="0" w:space="0" w:color="auto"/>
                <w:bottom w:val="none" w:sz="0" w:space="0" w:color="auto"/>
                <w:right w:val="none" w:sz="0" w:space="0" w:color="auto"/>
              </w:divBdr>
            </w:div>
            <w:div w:id="1243956222">
              <w:marLeft w:val="0"/>
              <w:marRight w:val="0"/>
              <w:marTop w:val="0"/>
              <w:marBottom w:val="0"/>
              <w:divBdr>
                <w:top w:val="none" w:sz="0" w:space="0" w:color="auto"/>
                <w:left w:val="none" w:sz="0" w:space="0" w:color="auto"/>
                <w:bottom w:val="none" w:sz="0" w:space="0" w:color="auto"/>
                <w:right w:val="none" w:sz="0" w:space="0" w:color="auto"/>
              </w:divBdr>
            </w:div>
            <w:div w:id="1889564411">
              <w:marLeft w:val="0"/>
              <w:marRight w:val="0"/>
              <w:marTop w:val="0"/>
              <w:marBottom w:val="0"/>
              <w:divBdr>
                <w:top w:val="none" w:sz="0" w:space="0" w:color="auto"/>
                <w:left w:val="none" w:sz="0" w:space="0" w:color="auto"/>
                <w:bottom w:val="none" w:sz="0" w:space="0" w:color="auto"/>
                <w:right w:val="none" w:sz="0" w:space="0" w:color="auto"/>
              </w:divBdr>
            </w:div>
            <w:div w:id="8439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B727D-6E9F-144D-A4E0-006CA2E05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0</Pages>
  <Words>26429</Words>
  <Characters>150646</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28</cp:revision>
  <dcterms:created xsi:type="dcterms:W3CDTF">2024-01-05T20:23:00Z</dcterms:created>
  <dcterms:modified xsi:type="dcterms:W3CDTF">2024-01-0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4Z1QOj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